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03CAA" w14:textId="04F495B0" w:rsidR="002959B1" w:rsidRPr="00DC4F1B" w:rsidRDefault="002959B1" w:rsidP="002959B1">
      <w:pPr>
        <w:jc w:val="both"/>
        <w:rPr>
          <w:b/>
          <w:bCs/>
          <w:color w:val="FF0000"/>
          <w:lang w:val="en-US"/>
        </w:rPr>
      </w:pPr>
      <w:r w:rsidRPr="00DC4F1B">
        <w:rPr>
          <w:b/>
          <w:bCs/>
          <w:color w:val="FF0000"/>
          <w:lang w:val="en-US"/>
        </w:rPr>
        <w:t xml:space="preserve">Appendix </w:t>
      </w:r>
      <w:r w:rsidR="00753C26">
        <w:rPr>
          <w:b/>
          <w:bCs/>
          <w:color w:val="FF0000"/>
          <w:lang w:val="en-US"/>
        </w:rPr>
        <w:t>D</w:t>
      </w:r>
      <w:r w:rsidRPr="00DC4F1B">
        <w:rPr>
          <w:b/>
          <w:bCs/>
          <w:color w:val="FF0000"/>
          <w:lang w:val="en-US"/>
        </w:rPr>
        <w:t>: Challenges</w:t>
      </w:r>
    </w:p>
    <w:p w14:paraId="67E3FD94" w14:textId="77777777" w:rsidR="002959B1" w:rsidRPr="00181766" w:rsidRDefault="002959B1" w:rsidP="002959B1">
      <w:pPr>
        <w:jc w:val="both"/>
        <w:rPr>
          <w:b/>
          <w:bCs/>
          <w:i/>
          <w:iCs/>
          <w:color w:val="FF0000"/>
          <w:lang w:val="en-US"/>
        </w:rPr>
      </w:pPr>
      <w:r w:rsidRPr="00181766">
        <w:rPr>
          <w:b/>
          <w:bCs/>
          <w:i/>
          <w:iCs/>
          <w:color w:val="FF0000"/>
          <w:lang w:val="en-US"/>
        </w:rPr>
        <w:t>Dependency on supplier</w:t>
      </w:r>
    </w:p>
    <w:p w14:paraId="3083FCF8" w14:textId="26D217EE" w:rsidR="002959B1" w:rsidRPr="00826B24" w:rsidRDefault="008C09A8" w:rsidP="002959B1">
      <w:pPr>
        <w:jc w:val="both"/>
        <w:rPr>
          <w:lang w:val="en-US"/>
        </w:rPr>
      </w:pPr>
      <w:r w:rsidRPr="008C09A8">
        <w:rPr>
          <w:color w:val="FF0000"/>
          <w:lang w:val="en-US"/>
        </w:rPr>
        <w:t>To</w:t>
      </w:r>
      <w:r w:rsidR="002959B1" w:rsidRPr="008C09A8">
        <w:rPr>
          <w:color w:val="FF0000"/>
          <w:lang w:val="en-US"/>
        </w:rPr>
        <w:t xml:space="preserve"> reach </w:t>
      </w:r>
      <w:r w:rsidR="002959B1" w:rsidRPr="00C47203">
        <w:rPr>
          <w:lang w:val="en-US"/>
        </w:rPr>
        <w:t xml:space="preserve">efficiency, the medical sector has adopted strategies such as just-in-time delivery and global and single-sourcing that </w:t>
      </w:r>
      <w:r w:rsidR="000C7AB1" w:rsidRPr="000C7AB1">
        <w:rPr>
          <w:color w:val="FF0000"/>
          <w:lang w:val="en-US"/>
        </w:rPr>
        <w:t xml:space="preserve">have </w:t>
      </w:r>
      <w:r w:rsidR="002959B1" w:rsidRPr="00C47203">
        <w:rPr>
          <w:lang w:val="en-US"/>
        </w:rPr>
        <w:t xml:space="preserve">resulted in a strong dependency on few suppliers when adopting CM technologies: as stated by </w:t>
      </w:r>
      <w:r w:rsidR="002959B1" w:rsidRPr="00C47203">
        <w:rPr>
          <w:noProof/>
          <w:lang w:val="en-US"/>
        </w:rPr>
        <w:t>Meyer</w:t>
      </w:r>
      <w:r w:rsidR="002959B1">
        <w:rPr>
          <w:noProof/>
          <w:lang w:val="en-US"/>
        </w:rPr>
        <w:t xml:space="preserve"> </w:t>
      </w:r>
      <w:r w:rsidR="002959B1" w:rsidRPr="00707325">
        <w:rPr>
          <w:i/>
          <w:noProof/>
          <w:color w:val="FF0000"/>
          <w:lang w:val="en-US"/>
        </w:rPr>
        <w:t>et al.</w:t>
      </w:r>
      <w:r w:rsidR="002959B1" w:rsidRPr="00707325">
        <w:rPr>
          <w:color w:val="FF0000"/>
          <w:lang w:val="en-US"/>
        </w:rPr>
        <w:t xml:space="preserve"> </w:t>
      </w:r>
      <w:r w:rsidR="002959B1" w:rsidRPr="00C47203">
        <w:rPr>
          <w:lang w:val="en-US"/>
        </w:rPr>
        <w:fldChar w:fldCharType="begin" w:fldLock="1"/>
      </w:r>
      <w:r w:rsidR="002959B1" w:rsidRPr="00C47203">
        <w:rPr>
          <w:lang w:val="en-US"/>
        </w:rPr>
        <w:instrText>ADDIN CSL_CITATION {"citationItems":[{"id":"ITEM-1","itemData":{"DOI":"10.1016/j.pursup.2022.100791","abstract":"Procurement has faced major challenges due to the collapse of global supply chains in the course of the SARS-COV2 pandemic, and non-critical items have become critical bottlenecks. Additive manufacturing (AM) is an emerging technology that serves as a local supply source and can mitigate some of these bottlenecks. For example, it was possible to source medical spare parts and protective equipment via AM, even when the globally arranged traditional (formative or subtractive manufacturing) supply sources failed. To that end, this research examines how supply risks change when sourced via an AM supply source rather than through supply sources that use traditional manufacturing (TM). This study assesses supply risk using a Delphi study from July to October 2020. The findings were further explored using discriminant analysis. A mix of TM supply sources with AM (‘hedging’) can minimise the overall supply risks. The discussion conceptualises a portfolio model to determine whether to source demands via TM, AM, or by hedging. The implications of hedged manufacturing are linked to the modern portfolio theory.","author":[{"dropping-particle":"","family":"Meyer","given":"M.M.","non-dropping-particle":"","parse-names":false,"suffix":""},{"dropping-particle":"","family":"Glas","given":"A.H.","non-dropping-particle":"","parse-names":false,"suffix":""},{"dropping-particle":"","family":"Eßig","given":"M.","non-dropping-particle":"","parse-names":false,"suffix":""}],"container-title":"Journal of Purchasing and Supply Management","id":"ITEM-1","issue":"4","issued":{"date-parts":[["2022"]]},"title":"A Delphi study on the supply risk-mitigating effect of additive manufacturing during SARS-COV-2","type":"article-journal","volume":"28"},"suppress-author":1,"uris":["http://www.mendeley.com/documents/?uuid=84b6f60c-e7fd-3efb-abef-d36c3d0ac7b1"]}],"mendeley":{"formattedCitation":"(2022a)","plainTextFormattedCitation":"(2022a)","previouslyFormattedCitation":"(2022a)"},"properties":{"noteIndex":0},"schema":"https://github.com/citation-style-language/schema/raw/master/csl-citation.json"}</w:instrText>
      </w:r>
      <w:r w:rsidR="002959B1" w:rsidRPr="00C47203">
        <w:rPr>
          <w:lang w:val="en-US"/>
        </w:rPr>
        <w:fldChar w:fldCharType="separate"/>
      </w:r>
      <w:r w:rsidR="002959B1" w:rsidRPr="00C47203">
        <w:rPr>
          <w:noProof/>
          <w:lang w:val="en-US"/>
        </w:rPr>
        <w:t>(2022a</w:t>
      </w:r>
      <w:r w:rsidR="002959B1">
        <w:rPr>
          <w:noProof/>
          <w:color w:val="FF0000"/>
          <w:lang w:val="en-US"/>
        </w:rPr>
        <w:t>, p. 6</w:t>
      </w:r>
      <w:r w:rsidR="002959B1" w:rsidRPr="00C47203">
        <w:rPr>
          <w:noProof/>
          <w:lang w:val="en-US"/>
        </w:rPr>
        <w:t>)</w:t>
      </w:r>
      <w:r w:rsidR="002959B1" w:rsidRPr="00C47203">
        <w:rPr>
          <w:lang w:val="en-US"/>
        </w:rPr>
        <w:fldChar w:fldCharType="end"/>
      </w:r>
      <w:r w:rsidR="002959B1" w:rsidRPr="00C47203">
        <w:rPr>
          <w:lang w:val="en-US"/>
        </w:rPr>
        <w:t xml:space="preserve">, in fact, </w:t>
      </w:r>
      <w:r w:rsidR="002959B1" w:rsidRPr="00C47203">
        <w:rPr>
          <w:i/>
          <w:iCs/>
          <w:lang w:val="en-US"/>
        </w:rPr>
        <w:t>“supplier dependence was considered the most prominent risk”</w:t>
      </w:r>
      <w:r w:rsidR="002959B1" w:rsidRPr="00C47203">
        <w:rPr>
          <w:lang w:val="en-US"/>
        </w:rPr>
        <w:t xml:space="preserve"> in these situations. This </w:t>
      </w:r>
      <w:r w:rsidR="000C7AB1" w:rsidRPr="000C7AB1">
        <w:rPr>
          <w:color w:val="FF0000"/>
          <w:lang w:val="en-US"/>
        </w:rPr>
        <w:t>became</w:t>
      </w:r>
      <w:r w:rsidR="002959B1" w:rsidRPr="000C7AB1">
        <w:rPr>
          <w:color w:val="FF0000"/>
          <w:lang w:val="en-US"/>
        </w:rPr>
        <w:t xml:space="preserve"> </w:t>
      </w:r>
      <w:r w:rsidR="002959B1" w:rsidRPr="00C47203">
        <w:rPr>
          <w:lang w:val="en-US"/>
        </w:rPr>
        <w:t xml:space="preserve">a major problem </w:t>
      </w:r>
      <w:r w:rsidR="000C7AB1">
        <w:rPr>
          <w:lang w:val="en-US"/>
        </w:rPr>
        <w:t xml:space="preserve">during </w:t>
      </w:r>
      <w:r w:rsidR="000C7AB1" w:rsidRPr="000C7AB1">
        <w:rPr>
          <w:color w:val="FF0000"/>
          <w:lang w:val="en-US"/>
        </w:rPr>
        <w:t>the</w:t>
      </w:r>
      <w:r w:rsidR="002959B1" w:rsidRPr="000C7AB1">
        <w:rPr>
          <w:color w:val="FF0000"/>
          <w:lang w:val="en-US"/>
        </w:rPr>
        <w:t xml:space="preserve"> </w:t>
      </w:r>
      <w:r w:rsidR="002959B1" w:rsidRPr="00C47203">
        <w:rPr>
          <w:lang w:val="en-US"/>
        </w:rPr>
        <w:t xml:space="preserve">COVID-19 pandemic, with supply chain disruptions leading to a shortage of many critical items. AM </w:t>
      </w:r>
      <w:r w:rsidR="000C7AB1" w:rsidRPr="000C7AB1">
        <w:rPr>
          <w:color w:val="FF0000"/>
          <w:lang w:val="en-US"/>
        </w:rPr>
        <w:t>overcame</w:t>
      </w:r>
      <w:r w:rsidR="002959B1" w:rsidRPr="000C7AB1">
        <w:rPr>
          <w:color w:val="FF0000"/>
          <w:lang w:val="en-US"/>
        </w:rPr>
        <w:t xml:space="preserve"> </w:t>
      </w:r>
      <w:r w:rsidR="002959B1" w:rsidRPr="00826B24">
        <w:rPr>
          <w:lang w:val="en-US"/>
        </w:rPr>
        <w:t>this issue</w:t>
      </w:r>
      <w:r w:rsidR="000C7AB1">
        <w:rPr>
          <w:lang w:val="en-US"/>
        </w:rPr>
        <w:t>,</w:t>
      </w:r>
      <w:r w:rsidR="002959B1" w:rsidRPr="00826B24">
        <w:rPr>
          <w:lang w:val="en-US"/>
        </w:rPr>
        <w:t xml:space="preserve"> ensuring the continuity of healthcare provisions</w:t>
      </w:r>
      <w:r w:rsidR="002959B1">
        <w:rPr>
          <w:lang w:val="en-US"/>
        </w:rPr>
        <w:t xml:space="preserve"> </w:t>
      </w:r>
      <w:r w:rsidR="002959B1" w:rsidRPr="00826B24">
        <w:rPr>
          <w:lang w:val="en-US"/>
        </w:rPr>
        <w:t xml:space="preserve">since it </w:t>
      </w:r>
      <w:r w:rsidR="002959B1">
        <w:rPr>
          <w:lang w:val="en-US"/>
        </w:rPr>
        <w:t>enabled</w:t>
      </w:r>
      <w:r w:rsidR="002959B1" w:rsidRPr="00826B24">
        <w:rPr>
          <w:lang w:val="en-US"/>
        </w:rPr>
        <w:t xml:space="preserve"> more alternative supply sources compared to CM</w:t>
      </w:r>
      <w:r w:rsidR="002959B1">
        <w:rPr>
          <w:lang w:val="en-US"/>
        </w:rPr>
        <w:t xml:space="preserve"> </w:t>
      </w:r>
      <w:r w:rsidR="002959B1">
        <w:rPr>
          <w:lang w:val="en-US"/>
        </w:rPr>
        <w:fldChar w:fldCharType="begin" w:fldLock="1"/>
      </w:r>
      <w:r w:rsidR="002959B1">
        <w:rPr>
          <w:lang w:val="en-US"/>
        </w:rPr>
        <w:instrText>ADDIN CSL_CITATION {"citationItems":[{"id":"ITEM-1","itemData":{"DOI":"10.1016/j.jmsy.2020.12.021","abstract":"The severe acute respiratory syndrome coronavirus 2 (SARS-CoV-2) rapidly achieved global pandemic status. The pandemic created huge demand for relevant medical and personal protective equipment (PPE) and put unprecedented pressure on the healthcare system within a very short span of time. Moreover, the supply chain system faced extreme disruption as a result of the frequent and severe lockdowns across the globe. In such a situation, additive manufacturing (AM) becomes a supplementary manufacturing process to meet the explosive demands and to ease the health disaster worldwide. Providing the extensive design customization, a rapid manufacturing route, eliminating lengthy assembly lines and ensuring low manufacturing lead times, the AM route could plug the immediate supply chain gap, whilst mass production routes restarted again. The AM community joined the fight against COVID-19 by producing components for medical equipment such as ventilators, nasopharyngeal swabs and PPE such as face masks and face shields. The aim of this article is to systematically summarize and to critically analyze all major efforts put forward by the AM industry, academics, researchers, users, and individuals. A step-by-step account is given summarizing all major additively manufactured products that were designed, invented, used, and produced during the pandemic in addition to highlighting some of the potential challenges. Such a review will become a historical document for the future as well as a stimulus for the next generation AM community.","author":[{"dropping-particle":"","family":"Tareq","given":"M.S.","non-dropping-particle":"","parse-names":false,"suffix":""},{"dropping-particle":"","family":"Rahman","given":"T.","non-dropping-particle":"","parse-names":false,"suffix":""},{"dropping-particle":"","family":"Hossain","given":"M.","non-dropping-particle":"","parse-names":false,"suffix":""},{"dropping-particle":"","family":"Dorrington","given":"P.","non-dropping-particle":"","parse-names":false,"suffix":""}],"container-title":"Journal of Manufacturing Systems","id":"ITEM-1","issued":{"date-parts":[["2021"]]},"page":"787-798","title":"Additive manufacturing and the COVID-19 challenges: An in-depth study","type":"article-journal","volume":"60"},"uris":["http://www.mendeley.com/documents/?uuid=59aa316d-3e21-3d2f-aff4-80013bd0d2e3"]},{"id":"ITEM-2","itemData":{"DOI":"10.1007/978-3-031-09179-7_6","abstract":"The use of Additive Manufacturing (AM) has become more widespread in recent years, covering different sectors. The increased interest in AM is due to the main benefits associated with its use, such as the possibility to produce even complex parts on demand and on the service site. These benefits have recently made researchers and practitioners hypothesize that AM can guarantee supply chain (SC) resilience, hence triggering their interest in AM as an emergency solution for SC disruptions. With the COVID-19 pandemic outbreak, this hypothesis has been confirmed to be true. In fact, AM has been shown to be very effective in guaranteeing the restoration and reconstruction of the SC, especially in the production of medical equipment (e.g., face masks, valves for respirators, etc.). However, to the best of the authors’ knowledge, the impact of AM on SC resilience has never been quantified before. Similarly, the potentialities of AM to guarantee the resilience of an SC outside of the medical sector have been barely treated (and never in a quantitative way). In this work, we aim to fill these two gaps. To do so, starting from the global supply chain of a company selling lighting equipment (available in the literature), we evaluated the potential of adopting AM as an emergency solution in guaranteeing SC resilience during the COVID-19 pandemic. Specifically, we considered 15 different scenarios where we considered the pandemic outbreak to be limited to the country of production as well as spread worldwide. From the results, the benefits of adopting AM, in terms of revenue, profit, service Level and lead time, were evident. Moreover, from the specific case considered we were also able to draw some general conclusions and suggest to SC managers when the use of AM would be beneficial.","author":[{"dropping-particle":"","family":"Peron","given":"M.","non-dropping-particle":"","parse-names":false,"suffix":""},{"dropping-particle":"","family":"Sgarbossa","given":"F.","non-dropping-particle":"","parse-names":false,"suffix":""},{"dropping-particle":"","family":"Ivanov","given":"D.","non-dropping-particle":"","parse-names":false,"suffix":""},{"dropping-particle":"","family":"Dolgui","given":"A.","non-dropping-particle":"","parse-names":false,"suffix":""}],"container-title":"Springer Series in Supply Chain Management","id":"ITEM-2","issued":{"date-parts":[["2022"]]},"number-of-pages":"121-146","title":"Impact of Additive Manufacturing on Supply Chain Resilience During COVID-19 Pandemic","type":"book","volume":"20"},"uris":["http://www.mendeley.com/documents/?uuid=9ffedd3f-2317-352d-9522-4f5c6742c14f"]}],"mendeley":{"formattedCitation":"(Tareq &lt;i&gt;et al.&lt;/i&gt;, 2021; Peron &lt;i&gt;et al.&lt;/i&gt;, 2022)","plainTextFormattedCitation":"(Tareq et al., 2021; Peron et al., 2022)","previouslyFormattedCitation":"(Tareq &lt;i&gt;et al.&lt;/i&gt;, 2021; Peron &lt;i&gt;et al.&lt;/i&gt;, 2022)"},"properties":{"noteIndex":0},"schema":"https://github.com/citation-style-language/schema/raw/master/csl-citation.json"}</w:instrText>
      </w:r>
      <w:r w:rsidR="002959B1">
        <w:rPr>
          <w:lang w:val="en-US"/>
        </w:rPr>
        <w:fldChar w:fldCharType="separate"/>
      </w:r>
      <w:r w:rsidR="002959B1" w:rsidRPr="00862D27">
        <w:rPr>
          <w:noProof/>
          <w:lang w:val="en-US"/>
        </w:rPr>
        <w:t xml:space="preserve">(Tareq </w:t>
      </w:r>
      <w:r w:rsidR="002959B1" w:rsidRPr="00862D27">
        <w:rPr>
          <w:i/>
          <w:noProof/>
          <w:lang w:val="en-US"/>
        </w:rPr>
        <w:t>et al.</w:t>
      </w:r>
      <w:r w:rsidR="002959B1" w:rsidRPr="00862D27">
        <w:rPr>
          <w:noProof/>
          <w:lang w:val="en-US"/>
        </w:rPr>
        <w:t>, 2021)</w:t>
      </w:r>
      <w:r w:rsidR="002959B1">
        <w:rPr>
          <w:lang w:val="en-US"/>
        </w:rPr>
        <w:fldChar w:fldCharType="end"/>
      </w:r>
      <w:r w:rsidR="002959B1" w:rsidRPr="00826B24">
        <w:rPr>
          <w:lang w:val="en-US"/>
        </w:rPr>
        <w:t xml:space="preserve">. </w:t>
      </w:r>
      <w:r w:rsidR="002959B1">
        <w:rPr>
          <w:lang w:val="en-US"/>
        </w:rPr>
        <w:t>The use of AM, however, shifted the supplier dependency from a</w:t>
      </w:r>
      <w:r w:rsidR="002959B1" w:rsidRPr="00826B24">
        <w:rPr>
          <w:lang w:val="en-US"/>
        </w:rPr>
        <w:t xml:space="preserve"> dependency on </w:t>
      </w:r>
      <w:r w:rsidR="002959B1" w:rsidRPr="00826B24">
        <w:rPr>
          <w:i/>
          <w:iCs/>
          <w:lang w:val="en-US"/>
        </w:rPr>
        <w:t xml:space="preserve">“largescale contract manufacturers” </w:t>
      </w:r>
      <w:r w:rsidR="002959B1">
        <w:rPr>
          <w:lang w:val="en-US"/>
        </w:rPr>
        <w:t>to</w:t>
      </w:r>
      <w:r w:rsidR="002959B1" w:rsidRPr="00826B24">
        <w:rPr>
          <w:lang w:val="en-US"/>
        </w:rPr>
        <w:t xml:space="preserve"> new emerging dependencies ranging </w:t>
      </w:r>
      <w:r w:rsidR="002959B1" w:rsidRPr="00826B24">
        <w:rPr>
          <w:i/>
          <w:iCs/>
          <w:lang w:val="en-US"/>
        </w:rPr>
        <w:t>“from design all the way to post-processing”</w:t>
      </w:r>
      <w:r w:rsidR="002959B1" w:rsidRPr="00826B24">
        <w:rPr>
          <w:lang w:val="en-US"/>
        </w:rPr>
        <w:t xml:space="preserve">, with a main focus on production </w:t>
      </w:r>
      <w:r w:rsidR="002959B1">
        <w:rPr>
          <w:lang w:val="en-US"/>
        </w:rPr>
        <w:fldChar w:fldCharType="begin" w:fldLock="1"/>
      </w:r>
      <w:r w:rsidR="002959B1">
        <w:rPr>
          <w:lang w:val="en-US"/>
        </w:rPr>
        <w:instrText>ADDIN CSL_CITATION {"citationItems":[{"id":"ITEM-1","itemData":{"DOI":"10.1016/j.ijpe.2022.108592","abstract":"Using Resource Dependence Theory (RDT), this paper explores the changing state of Supply Chain (SC) complexities and dependencies resulting from Additive Manufacturing (AM) adoption, analysing implications for competitiveness. We utilised an adapted SC configuration framework to develop embedded case studies across the Aerospace, Automotive and Power Generation industries. The sample included fifteen companies deploying metal AM across three SC tiers. Using an abductive logic, our findings reveal that the complexity and dependency-reduction potential of AM depends on economic, industry, geographical, organisational and technological factors. We developed a conceptual framework for AM SC configuration and four propositions, which provide further insights into the interplay between SC complexities, dependencies and competitiveness. By utilising RDT, we contribute to the AM SC configuration literature by highlighting the mediating rol</w:instrText>
      </w:r>
      <w:r w:rsidR="002959B1" w:rsidRPr="002C7308">
        <w:rPr>
          <w:lang w:val="en-US"/>
        </w:rPr>
        <w:instrText>e that dependencies play in achieving competitiveness, as well as strategies adopted by firms to mitigate uncertainty. We also highlight the interplay between ‘relationship and governance’ and three other SC configuration dimensions in relation to competitiveness. Insights into the changing state of complexities and dependencies identified in this study could also support managerial decisions in AM SC design.","author":[{"dropping-particle":"","family":"Jimo","given":"A.","non-dropping-particle":"","parse-names":false,"suffix":""},{"dropping-particle":"","family":"Braziotis","given":"C.","non-dropping-particle":"","parse-names":false,"suffix":""},{"dropping-particle":"","family":"Rogers","given":"H.","non-dropping-particle":"","parse-names":false,"suffix":""},{"dropping-particle":"","family":"Pawar","given":"K.","non-dropping-particle":"","parse-names":false,"suffix":""}],"container-title":"International Journal of Production Economics","id":"ITEM-1","issued":{"date-parts":[["2022"]]},"title":"Additive manufacturing: A framework for supply chain configuration","type":"article-journal","volume":"253"},"uris":["http://www.mendeley.com/documents/?uuid=71b80e0a-a802-3f78-a217-6f7813b56da0"]}],"mendeley":{"formattedCitation":"(Jimo &lt;i&gt;et al.&lt;/i&gt;, 2022)","plainTextFormattedCitation":"(Jimo et al., 2022)","previouslyFormattedCitation":"(Jimo &lt;i&gt;et al.&lt;/i&gt;, 2022)"},"properties":{"noteIndex":0},"schema":"https://github.com/citation-style-language/schema/raw/master/csl-citation.json"}</w:instrText>
      </w:r>
      <w:r w:rsidR="002959B1">
        <w:rPr>
          <w:lang w:val="en-US"/>
        </w:rPr>
        <w:fldChar w:fldCharType="separate"/>
      </w:r>
      <w:r w:rsidR="002959B1" w:rsidRPr="002C7308">
        <w:rPr>
          <w:noProof/>
          <w:lang w:val="en-US"/>
        </w:rPr>
        <w:t xml:space="preserve">(Jimo </w:t>
      </w:r>
      <w:r w:rsidR="002959B1" w:rsidRPr="002C7308">
        <w:rPr>
          <w:i/>
          <w:noProof/>
          <w:lang w:val="en-US"/>
        </w:rPr>
        <w:t>et al.</w:t>
      </w:r>
      <w:r w:rsidR="002959B1" w:rsidRPr="002C7308">
        <w:rPr>
          <w:noProof/>
          <w:lang w:val="en-US"/>
        </w:rPr>
        <w:t>, 2022</w:t>
      </w:r>
      <w:r w:rsidR="002959B1">
        <w:rPr>
          <w:noProof/>
          <w:color w:val="FF0000"/>
          <w:lang w:val="en-US"/>
        </w:rPr>
        <w:t>, p. 3</w:t>
      </w:r>
      <w:r w:rsidR="002959B1" w:rsidRPr="002C7308">
        <w:rPr>
          <w:noProof/>
          <w:lang w:val="en-US"/>
        </w:rPr>
        <w:t>)</w:t>
      </w:r>
      <w:r w:rsidR="002959B1">
        <w:rPr>
          <w:lang w:val="en-US"/>
        </w:rPr>
        <w:fldChar w:fldCharType="end"/>
      </w:r>
      <w:r w:rsidR="002959B1" w:rsidRPr="002C7308">
        <w:rPr>
          <w:lang w:val="en-US"/>
        </w:rPr>
        <w:t xml:space="preserve">. </w:t>
      </w:r>
      <w:r w:rsidR="002959B1" w:rsidRPr="00826B24">
        <w:rPr>
          <w:lang w:val="en-US"/>
        </w:rPr>
        <w:t>In fact, “</w:t>
      </w:r>
      <w:r w:rsidR="002959B1" w:rsidRPr="002821C6">
        <w:rPr>
          <w:i/>
          <w:iCs/>
          <w:lang w:val="en-US"/>
        </w:rPr>
        <w:t>process setup and calibration demand close cooperation between producer and user. These inherent dependencies limit supply options</w:t>
      </w:r>
      <w:r w:rsidR="002959B1" w:rsidRPr="00826B24">
        <w:rPr>
          <w:lang w:val="en-US"/>
        </w:rPr>
        <w:t>”</w:t>
      </w:r>
      <w:r w:rsidR="002959B1">
        <w:rPr>
          <w:lang w:val="en-US"/>
        </w:rPr>
        <w:t xml:space="preserve"> </w:t>
      </w:r>
      <w:r w:rsidR="002959B1">
        <w:rPr>
          <w:lang w:val="en-US"/>
        </w:rPr>
        <w:fldChar w:fldCharType="begin" w:fldLock="1"/>
      </w:r>
      <w:r w:rsidR="002959B1">
        <w:rPr>
          <w:lang w:val="en-US"/>
        </w:rPr>
        <w:instrText>ADDIN CSL_CITATION {"citationItems":[{"id":"ITEM-1","itemData":{"DOI":"10.1016/j.ijpe.2018.11.007","abstract":"Consolidation of parts is the redesign of an assembled component with fewer, but therefore more complex parts. While complex parts are often difficult to produce with conventional manufacturing (CM) technologies, the high degree of design freedom of additive manufacturing (AM) facilitates consolidation. Typically, consolidation with AM is chosen because of its functional benefits such as weight reductions. Consequences for asset maintenance, however, are not that well understood. For example, the spare parts management may profit from potentially shorter AM resupply lead times, but may suffer from more expensive consolidated parts having to be stocked in anticipation of random failures. In this paper, we analyze the total costs of consolidation with AM, including logistics, manufacturing and repair costs. Our results suggest that consolidation with AM often leads to higher total costs. This finding mainly stems from loss of flexibility. For example, in case of a failure, a consolidated component has to be replaced entirely whereas the conventional assembled component might only require replacement of a defective sub-component. Furthermore, short resupply lead times for the consolidated spare part turn out to have little impact and therefore relativize the benefit of consolidation with AM. Overall, these findings stress the necessity to adopt a total costs perspective when assessing the effects of design changes with AM. Otherwise, design changes may lead to unforeseen effects which may render its application debatable, even despite substantial functionality improvements.","author":[{"dropping-particle":"","family":"Knofius","given":"N.","non-dropping-particle":"","parse-names":false,"suffix":""},{"dropping-particle":"","family":"Heijden","given":"M.C.","non-dropping-particle":"van der","parse-names":false,"suffix":""},{"dropping-particle":"","family":"Zijm","given":"W.H.M.","non-dropping-particle":"","parse-names":false,"suffix":""}],"container-title":"International Journal of Production Economics","id":"ITEM-1","issued":{"date-parts":[["2019"]]},"page":"269-280","title":"Consolidating spare parts for asset maintenance with additive manufacturing","type":"article-journal","volume":"208"},"uris":["http://www.mendeley.com/documents/?uuid=10624e68-3ab9-37d5-8d59-2767df9fe924"]}],"mendeley":{"formattedCitation":"(Knofius, van der Heijden and Zijm, 2019)","plainTextFormattedCitation":"(Knofius, van der Heijden and Zijm, 2019)","previouslyFormattedCitation":"(Knofius, van der Heijden and Zijm, 2019)"},"properties":{"noteIndex":0},"schema":"https://github.com/citation-style-language/schema/raw/master/csl-citation.json"}</w:instrText>
      </w:r>
      <w:r w:rsidR="002959B1">
        <w:rPr>
          <w:lang w:val="en-US"/>
        </w:rPr>
        <w:fldChar w:fldCharType="separate"/>
      </w:r>
      <w:r w:rsidR="002959B1" w:rsidRPr="00506EBC">
        <w:rPr>
          <w:noProof/>
          <w:lang w:val="en-US"/>
        </w:rPr>
        <w:t>(Knofius</w:t>
      </w:r>
      <w:r w:rsidR="002959B1">
        <w:rPr>
          <w:noProof/>
          <w:lang w:val="en-US"/>
        </w:rPr>
        <w:t xml:space="preserve"> </w:t>
      </w:r>
      <w:r w:rsidR="002959B1" w:rsidRPr="00707325">
        <w:rPr>
          <w:i/>
          <w:noProof/>
          <w:color w:val="FF0000"/>
          <w:lang w:val="en-US"/>
        </w:rPr>
        <w:t>et al.</w:t>
      </w:r>
      <w:r w:rsidR="002959B1" w:rsidRPr="00506EBC">
        <w:rPr>
          <w:noProof/>
          <w:lang w:val="en-US"/>
        </w:rPr>
        <w:t>, 2019</w:t>
      </w:r>
      <w:r w:rsidR="002959B1">
        <w:rPr>
          <w:noProof/>
          <w:color w:val="FF0000"/>
          <w:lang w:val="en-US"/>
        </w:rPr>
        <w:t>, p. 270</w:t>
      </w:r>
      <w:r w:rsidR="002959B1" w:rsidRPr="00506EBC">
        <w:rPr>
          <w:noProof/>
          <w:lang w:val="en-US"/>
        </w:rPr>
        <w:t>)</w:t>
      </w:r>
      <w:r w:rsidR="002959B1">
        <w:rPr>
          <w:lang w:val="en-US"/>
        </w:rPr>
        <w:fldChar w:fldCharType="end"/>
      </w:r>
      <w:r w:rsidR="002959B1" w:rsidRPr="00826B24">
        <w:rPr>
          <w:lang w:val="en-US"/>
        </w:rPr>
        <w:t>. Moreover, few suppliers able to meet the demand in terms of quality and biocompatibility</w:t>
      </w:r>
      <w:r w:rsidR="002959B1">
        <w:rPr>
          <w:lang w:val="en-US"/>
        </w:rPr>
        <w:t>: “</w:t>
      </w:r>
      <w:r w:rsidR="002959B1" w:rsidRPr="00A9582E">
        <w:rPr>
          <w:i/>
          <w:iCs/>
          <w:lang w:val="en-US"/>
        </w:rPr>
        <w:t>AM raw material supply chains are often dependent on a limited range of suppliers that might be located globally. […]</w:t>
      </w:r>
      <w:r w:rsidR="002959B1">
        <w:rPr>
          <w:i/>
          <w:iCs/>
          <w:lang w:val="en-US"/>
        </w:rPr>
        <w:t xml:space="preserve">, and </w:t>
      </w:r>
      <w:r w:rsidR="002959B1" w:rsidRPr="00A9582E">
        <w:rPr>
          <w:i/>
          <w:iCs/>
          <w:lang w:val="en-US"/>
        </w:rPr>
        <w:t xml:space="preserve">in turn </w:t>
      </w:r>
      <w:r w:rsidR="002959B1">
        <w:rPr>
          <w:i/>
          <w:iCs/>
          <w:lang w:val="en-US"/>
        </w:rPr>
        <w:t xml:space="preserve">they </w:t>
      </w:r>
      <w:r w:rsidR="002959B1" w:rsidRPr="00A9582E">
        <w:rPr>
          <w:i/>
          <w:iCs/>
          <w:lang w:val="en-US"/>
        </w:rPr>
        <w:t>are vulnerable to disruption</w:t>
      </w:r>
      <w:r w:rsidR="002959B1">
        <w:rPr>
          <w:lang w:val="en-US"/>
        </w:rPr>
        <w:t xml:space="preserve">” </w:t>
      </w:r>
      <w:r w:rsidR="002959B1">
        <w:rPr>
          <w:lang w:val="en-US"/>
        </w:rPr>
        <w:fldChar w:fldCharType="begin" w:fldLock="1"/>
      </w:r>
      <w:r w:rsidR="002959B1">
        <w:rPr>
          <w:lang w:val="en-US"/>
        </w:rPr>
        <w:instrText>ADDIN CSL_CITATION {"citationItems":[{"id":"ITEM-1","itemData":{"DOI":"10.1108/JMTM-07-2020-0263","abstract":"Purpose: The COVID-19 pandemic caused global supply disruptions and shortages that resulted in countries battling over desperately needed (medical) supplies. In this mayhem, additive manufacturing (AM) provided relief to the strained healthcare systems and manufacturing environments by offering an alternative way to rapidly produce desired products. This study sheds light on how AM was used globally in response to the COVID-19 pandemic. Design/methodology/approach: The study undertakes a systematic and content-centric review of 289 additively manufactured products made in response to the COVID-19 pandemic. Additionally, quantitative frequency-based text mining and various descriptive analyses were applied that support the investigation of the subject under regard. Findings: Results show that AM was primarily used in the medical domain for the production of standard medical items, such as personal protective equipment (PPE) but also for non-obvious and new applications (e.g. swab simulator, rapid diagnostic kits, etc.). Also, certain paradigm shifts were observed, as the effective move to mass production and the mitigation of problems related to certification and standardization emerged as prominent management prospects. Nevertheless, various obstacles arose and remained in the path of lasting AM success, especially with respect to print quality, raw material supply and technological versatility. Originality/value: Due to the actuality of the topic under investigation, no comparable study has so far been conducted. The systematic review provides a conclusive and precise foundation for further analysis and subsequent discussions. Additionally, no comparable study mapping such a wide array of different AM products exists today.","author":[{"dropping-particle":"","family":"Kunovjanek","given":"M.","non-dropping-particle":"","parse-names":false,"suffix":""},{"dropping-particle":"","family":"Wankmüller","given":"C.","non-dropping-particle":"","parse-names":false,"suffix":""}],"container-title":"Journal of Manufacturing Technology Management","id":"ITEM-1","issue":"9","issued":{"date-parts":[["2020"]]},"page":"75-100","title":"An analysis of the global additive manufacturing response to the COVID-19 pandemic","type":"article-journal","volume":"32"},"uris":["http://www.mendeley.com/documents/?uuid=68822f85-077d-370e-b8be-75ab5d74c0c0"]}],"mendeley":{"formattedCitation":"(Kunovjanek and Wankmüller, 2020)","plainTextFormattedCitation":"(Kunovjanek and Wankmüller, 2020)","previouslyFormattedCitation":"(Kunovjanek and Wankmüller, 2020)"},"properties":{"noteIndex":0},"schema":"https://github.com/citation-style-language/schema/raw/master/csl-citation.json"}</w:instrText>
      </w:r>
      <w:r w:rsidR="002959B1">
        <w:rPr>
          <w:lang w:val="en-US"/>
        </w:rPr>
        <w:fldChar w:fldCharType="separate"/>
      </w:r>
      <w:r w:rsidR="002959B1" w:rsidRPr="00506EBC">
        <w:rPr>
          <w:noProof/>
          <w:lang w:val="en-US"/>
        </w:rPr>
        <w:t>(Kunovjanek and Wankmüller, 2020</w:t>
      </w:r>
      <w:r w:rsidR="002959B1">
        <w:rPr>
          <w:noProof/>
          <w:color w:val="FF0000"/>
          <w:lang w:val="en-US"/>
        </w:rPr>
        <w:t>, p. 92</w:t>
      </w:r>
      <w:r w:rsidR="002959B1" w:rsidRPr="00506EBC">
        <w:rPr>
          <w:noProof/>
          <w:lang w:val="en-US"/>
        </w:rPr>
        <w:t>)</w:t>
      </w:r>
      <w:r w:rsidR="002959B1">
        <w:rPr>
          <w:lang w:val="en-US"/>
        </w:rPr>
        <w:fldChar w:fldCharType="end"/>
      </w:r>
      <w:r w:rsidR="002959B1">
        <w:rPr>
          <w:lang w:val="en-US"/>
        </w:rPr>
        <w:t>.</w:t>
      </w:r>
    </w:p>
    <w:p w14:paraId="528C86A4" w14:textId="77777777" w:rsidR="002959B1" w:rsidRPr="002C7308" w:rsidRDefault="002959B1" w:rsidP="002959B1">
      <w:pPr>
        <w:jc w:val="both"/>
        <w:rPr>
          <w:lang w:val="en-US"/>
        </w:rPr>
      </w:pPr>
      <w:r w:rsidRPr="002C7308">
        <w:rPr>
          <w:lang w:val="en-US"/>
        </w:rPr>
        <w:t>In conclusion, we can derive the following proposition:</w:t>
      </w:r>
    </w:p>
    <w:p w14:paraId="74162588" w14:textId="77777777" w:rsidR="002959B1" w:rsidRDefault="002959B1" w:rsidP="002959B1">
      <w:pPr>
        <w:jc w:val="both"/>
        <w:rPr>
          <w:lang w:val="en-US"/>
        </w:rPr>
      </w:pPr>
      <w:r w:rsidRPr="00826B24">
        <w:rPr>
          <w:b/>
          <w:bCs/>
          <w:i/>
          <w:iCs/>
          <w:lang w:val="en-US"/>
        </w:rPr>
        <w:t xml:space="preserve">Proposition </w:t>
      </w:r>
      <w:r>
        <w:rPr>
          <w:b/>
          <w:bCs/>
          <w:i/>
          <w:iCs/>
          <w:lang w:val="en-US"/>
        </w:rPr>
        <w:t>C1</w:t>
      </w:r>
      <w:r w:rsidRPr="00826B24">
        <w:rPr>
          <w:b/>
          <w:bCs/>
          <w:i/>
          <w:iCs/>
          <w:lang w:val="en-US"/>
        </w:rPr>
        <w:t>:</w:t>
      </w:r>
      <w:r w:rsidRPr="00826B24">
        <w:rPr>
          <w:lang w:val="en-US"/>
        </w:rPr>
        <w:t xml:space="preserve"> Only few suppliers are able to procure suitable AM raw materials and/or parts, causing a lack of alternative suppliers</w:t>
      </w:r>
      <w:r>
        <w:rPr>
          <w:lang w:val="en-US"/>
        </w:rPr>
        <w:t>.</w:t>
      </w:r>
    </w:p>
    <w:p w14:paraId="10AAB816" w14:textId="77777777" w:rsidR="002959B1" w:rsidRPr="00E93A00" w:rsidRDefault="002959B1" w:rsidP="002959B1">
      <w:pPr>
        <w:jc w:val="both"/>
        <w:rPr>
          <w:b/>
          <w:bCs/>
          <w:i/>
          <w:iCs/>
          <w:lang w:val="en-US"/>
        </w:rPr>
      </w:pPr>
      <w:r w:rsidRPr="00762112">
        <w:rPr>
          <w:b/>
          <w:bCs/>
          <w:i/>
          <w:iCs/>
          <w:lang w:val="en-US"/>
        </w:rPr>
        <w:t>High production costs</w:t>
      </w:r>
    </w:p>
    <w:p w14:paraId="0064EA34" w14:textId="1B27C00F" w:rsidR="002959B1" w:rsidRPr="00E93A00" w:rsidRDefault="002959B1" w:rsidP="002959B1">
      <w:pPr>
        <w:jc w:val="both"/>
        <w:rPr>
          <w:lang w:val="en-US"/>
        </w:rPr>
      </w:pPr>
      <w:r w:rsidRPr="00E93A00">
        <w:rPr>
          <w:rFonts w:eastAsia="Times New Roman" w:cstheme="minorHAnsi"/>
          <w:lang w:val="en-US"/>
        </w:rPr>
        <w:t>As stated by</w:t>
      </w:r>
      <w:r>
        <w:rPr>
          <w:rFonts w:eastAsia="Times New Roman" w:cstheme="minorHAnsi"/>
          <w:lang w:val="en-US"/>
        </w:rPr>
        <w:t xml:space="preserve"> </w:t>
      </w:r>
      <w:r w:rsidRPr="005609E5">
        <w:rPr>
          <w:rFonts w:eastAsia="Times New Roman" w:cstheme="minorHAnsi"/>
          <w:noProof/>
          <w:lang w:val="en-US"/>
        </w:rPr>
        <w:t xml:space="preserve">Emelogu </w:t>
      </w:r>
      <w:r w:rsidRPr="005609E5">
        <w:rPr>
          <w:rFonts w:eastAsia="Times New Roman" w:cstheme="minorHAnsi"/>
          <w:i/>
          <w:noProof/>
          <w:lang w:val="en-US"/>
        </w:rPr>
        <w:t>et al.</w:t>
      </w:r>
      <w:r>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016/j.addma.2016.04.006","abstract":"The adoption of additive manufacturing (AM) for fabricating biomedical implants at hospitals provides many potential benefits. Relative to biomedical implants fabricated via traditional manufacturing (TM), typically available by suppliers out of the immediate region, biomedical implants fabricated through AM provides an opportunity to receive more patient-specific, customized parts with faster response, a lower inventory level, and reduced delivery costs. Despite the promising features of AM technologies, the make-or-buy decisions are not straightforward and require careful investigation due to the relatively high AM machine and production costs. Most of the existing studies focus on the analysis of process-level costs, which are usually evaluated/calculated based on individual AM processes. No research efforts, to the best of our knowledge, have been dedicated to the quantitative analysis of the costs of supply chains integrated with AM facilities, e.g., inventory cost, transportation cost, product lead time, etc. In this study, we propose a stochastic cost model to quantify the supply-chain level costs associated with the production of biomedical implants using AM techniques, and investigate the economic feasibility of using such technologies to fabricate biomedical implants at the sites of hospitals. The problem is formulated in the form of a stochastic programming model, which determines the number of AM facilities to be established and volume of product flow between manufacturing facilities and hospitals. A customized Sample Average Algorithm (SAA) is developed to obtain the solutions. We apply the cost model to a real-world case study that focuses on the use of biomedical implants for hospitals in the state of Mississippi (MS), and identify the conditions and cost parameters that have significant impact on the economic feasibility of AM. We find that the ratio between the unit production costs of AM and TM (ATR), as well as product lead time and demands, are key cost parameters that determine the economic feasibility of AM.","author":[{"dropping-particle":"","family":"Emelogu","given":"A.","non-dropping-particle":"","parse-names":false,"suffix":""},{"dropping-particle":"","family":"Marufuzzaman","given":"M.","non-dropping-particle":"","parse-names":false,"suffix":""},{"dropping-particle":"","family":"Thompson","given":"S.M.","non-dropping-particle":"","parse-names":false,"suffix":""},{"dropping-particle":"","family":"Shamsaei","given":"N.","non-dropping-particle":"","parse-names":false,"suffix":""},{"dropping-particle":"","family":"Bian","given":"L.","non-dropping-particle":"","parse-names":false,"suffix":""}],"container-title":"Additive Manufacturing","id":"ITEM-1","issued":{"date-parts":[["2016"]]},"page":"97-113","title":"Additive manufacturing of biomedical implants: A feasibility assessment via supply-chain cost analysis","type":"article-journal","volume":"11"},"suppress-author":1,"uris":["http://www.mendeley.com/documents/?uuid=de56807b-db51-3665-a500-d602f6a4b697"]}],"mendeley":{"formattedCitation":"(2016)","plainTextFormattedCitation":"(2016)","previouslyFormattedCitation":"(2016)"},"properties":{"noteIndex":0},"schema":"https://github.com/citation-style-language/schema/raw/master/csl-citation.json"}</w:instrText>
      </w:r>
      <w:r>
        <w:rPr>
          <w:rFonts w:eastAsia="Times New Roman" w:cstheme="minorHAnsi"/>
          <w:lang w:val="en-US"/>
        </w:rPr>
        <w:fldChar w:fldCharType="separate"/>
      </w:r>
      <w:r w:rsidRPr="00BA5453">
        <w:rPr>
          <w:rFonts w:eastAsia="Times New Roman" w:cstheme="minorHAnsi"/>
          <w:noProof/>
          <w:lang w:val="en-US"/>
        </w:rPr>
        <w:t>(2016</w:t>
      </w:r>
      <w:r>
        <w:rPr>
          <w:rFonts w:eastAsia="Times New Roman" w:cstheme="minorHAnsi"/>
          <w:noProof/>
          <w:color w:val="FF0000"/>
          <w:lang w:val="en-US"/>
        </w:rPr>
        <w:t>, p.1</w:t>
      </w:r>
      <w:r w:rsidRPr="00BA5453">
        <w:rPr>
          <w:rFonts w:eastAsia="Times New Roman" w:cstheme="minorHAnsi"/>
          <w:noProof/>
          <w:lang w:val="en-US"/>
        </w:rPr>
        <w:t>)</w:t>
      </w:r>
      <w:r>
        <w:rPr>
          <w:rFonts w:eastAsia="Times New Roman" w:cstheme="minorHAnsi"/>
          <w:lang w:val="en-US"/>
        </w:rPr>
        <w:fldChar w:fldCharType="end"/>
      </w:r>
      <w:r w:rsidRPr="00E93A00">
        <w:rPr>
          <w:rFonts w:eastAsia="Times New Roman" w:cstheme="minorHAnsi"/>
          <w:lang w:val="en-US"/>
        </w:rPr>
        <w:t xml:space="preserve">, the decision </w:t>
      </w:r>
      <w:r w:rsidR="000C7AB1" w:rsidRPr="000C7AB1">
        <w:rPr>
          <w:rFonts w:eastAsia="Times New Roman" w:cstheme="minorHAnsi"/>
          <w:color w:val="FF0000"/>
          <w:lang w:val="en-US"/>
        </w:rPr>
        <w:t xml:space="preserve">to adopt </w:t>
      </w:r>
      <w:r w:rsidRPr="00E93A00">
        <w:rPr>
          <w:rFonts w:eastAsia="Times New Roman" w:cstheme="minorHAnsi"/>
          <w:lang w:val="en-US"/>
        </w:rPr>
        <w:t xml:space="preserve">AM is </w:t>
      </w:r>
      <w:r w:rsidRPr="00E93A00">
        <w:rPr>
          <w:rFonts w:eastAsia="Times New Roman" w:cstheme="minorHAnsi"/>
          <w:i/>
          <w:iCs/>
          <w:lang w:val="en-US"/>
        </w:rPr>
        <w:t>“not straightforward and requires careful investigation due to the relatively high production costs”</w:t>
      </w:r>
      <w:r w:rsidRPr="00E93A00">
        <w:rPr>
          <w:rFonts w:eastAsia="Times New Roman" w:cstheme="minorHAnsi"/>
          <w:lang w:val="en-US"/>
        </w:rPr>
        <w:t>. The same authors</w:t>
      </w:r>
      <w:r w:rsidR="000C7AB1">
        <w:rPr>
          <w:rFonts w:eastAsia="Times New Roman" w:cstheme="minorHAnsi"/>
          <w:lang w:val="en-US"/>
        </w:rPr>
        <w:t xml:space="preserve"> </w:t>
      </w:r>
      <w:r>
        <w:rPr>
          <w:rFonts w:eastAsia="Times New Roman" w:cstheme="minorHAnsi"/>
          <w:lang w:val="en-US"/>
        </w:rPr>
        <w:t>further emphasize</w:t>
      </w:r>
      <w:r w:rsidRPr="00E93A00">
        <w:rPr>
          <w:rFonts w:eastAsia="Times New Roman" w:cstheme="minorHAnsi"/>
          <w:lang w:val="en-US"/>
        </w:rPr>
        <w:t xml:space="preserve"> that </w:t>
      </w:r>
      <w:r w:rsidRPr="00E93A00">
        <w:rPr>
          <w:rFonts w:eastAsia="Times New Roman" w:cstheme="minorHAnsi"/>
          <w:i/>
          <w:iCs/>
          <w:lang w:val="en-US"/>
        </w:rPr>
        <w:t>“</w:t>
      </w:r>
      <w:r>
        <w:rPr>
          <w:rFonts w:eastAsia="Times New Roman" w:cstheme="minorHAnsi"/>
          <w:i/>
          <w:iCs/>
          <w:lang w:val="en-US"/>
        </w:rPr>
        <w:t>a</w:t>
      </w:r>
      <w:r w:rsidRPr="00E93A00">
        <w:rPr>
          <w:rFonts w:eastAsia="Times New Roman" w:cstheme="minorHAnsi"/>
          <w:i/>
          <w:iCs/>
          <w:lang w:val="en-US"/>
        </w:rPr>
        <w:t xml:space="preserve"> key cost parameter is the ratio between unit production costs of AM and CM”</w:t>
      </w:r>
      <w:r>
        <w:rPr>
          <w:rFonts w:eastAsia="Times New Roman" w:cstheme="minorHAnsi"/>
          <w:lang w:val="en-US"/>
        </w:rPr>
        <w:t xml:space="preserve">, with the costs of AM </w:t>
      </w:r>
      <w:r w:rsidRPr="00E93A00">
        <w:rPr>
          <w:rFonts w:eastAsia="Times New Roman" w:cstheme="minorHAnsi"/>
          <w:lang w:val="en-US"/>
        </w:rPr>
        <w:t>products</w:t>
      </w:r>
      <w:r>
        <w:rPr>
          <w:rFonts w:eastAsia="Times New Roman" w:cstheme="minorHAnsi"/>
          <w:lang w:val="en-US"/>
        </w:rPr>
        <w:t xml:space="preserve"> that </w:t>
      </w:r>
      <w:r w:rsidRPr="00E93A00">
        <w:rPr>
          <w:rFonts w:eastAsia="Times New Roman" w:cstheme="minorHAnsi"/>
          <w:i/>
          <w:iCs/>
          <w:lang w:val="en-US"/>
        </w:rPr>
        <w:t xml:space="preserve">“can be also 5 times the one of injection </w:t>
      </w:r>
      <w:proofErr w:type="spellStart"/>
      <w:r w:rsidRPr="00E93A00">
        <w:rPr>
          <w:rFonts w:eastAsia="Times New Roman" w:cstheme="minorHAnsi"/>
          <w:i/>
          <w:iCs/>
          <w:lang w:val="en-US"/>
        </w:rPr>
        <w:t>moulding</w:t>
      </w:r>
      <w:proofErr w:type="spellEnd"/>
      <w:r w:rsidRPr="00E93A00">
        <w:rPr>
          <w:rFonts w:eastAsia="Times New Roman" w:cstheme="minorHAnsi"/>
          <w:i/>
          <w:iCs/>
          <w:lang w:val="en-US"/>
        </w:rPr>
        <w:t xml:space="preserve"> process”</w:t>
      </w:r>
      <w:r w:rsidRPr="00E93A00">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016/j.cie.2022.108158","abstract":"During the SARS-CoV-2 pandemic (also known as COVID-19), workforce downsizing needs, safety requirements, supply chain breaks and inventory shortages affected manufacturing systems’ and supply chain's responsiveness and resilience. Companies wandered in a disrupted scenario because recommended actions/strategies to survive – and thrive – were not available an improvised actions to keep their operations up and running. This paper analyzes the COVID-19 impacts on the workforce and supply resilience in a holistic manner. The following research questions are discussed: (i) how can manufacturing firms cope with urgent staff deficiencies while sustaining at the same time a healthy and safe workforce in the perspective of socially sustainable and human-centric cyber-physical production systems?; (ii) is remote working (cf. smart working) applicable to shop-floor workers?; (iii) is it possible to overcome supply chain breaks without stopping production? In the first part, we propose three Industry 4.0-driven solutions that would increase the workforce resilience, namely: (i) the Plug-and-Play worker; (ii) the Remote Operator 4.0; (iii) the Predictive Health of the Operational Staff. In the second part, the concepts of (i) Digital &amp; Unconventional Sourcing, i.e. Additive Manufacturing, and (ii) Product/Process Innovation are investigated from a novel business continuity and integration perspective. We ultimately argue that forward-looking manufacturing companies should turn a disruptive event like a pandemic in an opportunity for digital and technological innovation of the workplace inspired by the principles of harmonic digital innovation (that places the human well-being at the center). These aspects are discussed with use cases, system prototypes and results from research projects carried out by the authors and real-world examples arising lessons learned and insights useful for scientists, researchers and managers.","author":[{"dropping-particle":"","family":"Ambrogio","given":"G.","non-dropping-particle":"","parse-names":false,"suffix":""},{"dropping-particle":"","family":"Filice","given":"L.","non-dropping-particle":"","parse-names":false,"suffix":""},{"dropping-particle":"","family":"Longo","given":"F.","non-dropping-particle":"","parse-names":false,"suffix":""},{"dropping-particle":"","family":"Padovano","given":"A.","non-dropping-particle":"","parse-names":false,"suffix":""}],"container-title":"Computers and Industrial Engineering","id":"ITEM-1","issued":{"date-parts":[["2022"]]},"title":"Workforce and supply chain disruption as a digital and technological innovation opportunity for resilient manufacturing systems in the COVID-19 pandemic","type":"article-journal","volume":"169"},"uris":["http://www.mendeley.com/documents/?uuid=9d6bad48-e31b-3dbd-b1e2-c9482c7f79d0"]},{"id":"ITEM-2","itemData":{"DOI":"10.1007/s00170-011-3878-1","abstract":"Additive manufacturing (AM) of metal parts combined with part redesign has a positive repercussion on cost saving. In fact, a remarkable cost reduction can be obtained if the component shape is modified to exploit AM potentialities. This paper deals with the evaluation of the production volume for which AM techniques result competitive with respect to conventional processes for the production of end-usable metal parts. For this purpose, a comparison between two different technologies for metal part fabrication, the traditional high-pressure die-casting and the direct metal laser sintering additive technique, is done with consideration of both the geometric possibilities of AM and the economic point of view. A design for additive manufacturing approach is adopted. Costs models of both processes are identified and then applied to an aeronautical component selected as case study. This research evidences that currently additive techniques can be economically convenient and competitive to traditional processes for small to medium batch production of metal parts. © Springer-Verlag London Limited 2012.","author":[{"dropping-particle":"","family":"Atzeni","given":"E.","non-dropping-particle":"","parse-names":false,"suffix":""},{"dropping-particle":"","family":"Salmi","given":"A.","non-dropping-particle":"","parse-names":false,"suffix":""}],"container-title":"International Journal of Advanced Manufacturing Technology","id":"ITEM-2","issue":"9-12","issued":{"date-parts":[["2012"]]},"page":"1147-1155","title":"Economics of additive manufacturing for end-usable metal parts","type":"article-journal","volume":"62"},"uris":["http://www.mendeley.com/documents/?uuid=e36f0e59-bb15-3605-99b5-b57bcc7f1b35"]}],"mendeley":{"formattedCitation":"(Atzeni and Salmi, 2012; Ambrogio &lt;i&gt;et al.&lt;/i&gt;, 2022)","manualFormatting":"(Atzeni and Salmi, 2012)","plainTextFormattedCitation":"(Atzeni and Salmi, 2012; Ambrogio et al., 2022)","previouslyFormattedCitation":"(Atzeni and Salmi, 2012; Ambrogio &lt;i&gt;et al.&lt;/i&gt;, 2022)"},"properties":{"noteIndex":0},"schema":"https://github.com/citation-style-language/schema/raw/master/csl-citation.json"}</w:instrText>
      </w:r>
      <w:r>
        <w:rPr>
          <w:rFonts w:eastAsia="Times New Roman" w:cstheme="minorHAnsi"/>
          <w:lang w:val="en-US"/>
        </w:rPr>
        <w:fldChar w:fldCharType="separate"/>
      </w:r>
      <w:r w:rsidRPr="005609E5">
        <w:rPr>
          <w:rFonts w:eastAsia="Times New Roman" w:cstheme="minorHAnsi"/>
          <w:noProof/>
          <w:lang w:val="en-US"/>
        </w:rPr>
        <w:t>(Atzeni and Salmi, 2012</w:t>
      </w:r>
      <w:r>
        <w:rPr>
          <w:rFonts w:eastAsia="Times New Roman" w:cstheme="minorHAnsi"/>
          <w:noProof/>
          <w:color w:val="FF0000"/>
          <w:lang w:val="en-US"/>
        </w:rPr>
        <w:t>, p. 1150</w:t>
      </w:r>
      <w:r w:rsidRPr="005609E5">
        <w:rPr>
          <w:rFonts w:eastAsia="Times New Roman" w:cstheme="minorHAnsi"/>
          <w:noProof/>
          <w:lang w:val="en-US"/>
        </w:rPr>
        <w:t>)</w:t>
      </w:r>
      <w:r>
        <w:rPr>
          <w:rFonts w:eastAsia="Times New Roman" w:cstheme="minorHAnsi"/>
          <w:lang w:val="en-US"/>
        </w:rPr>
        <w:fldChar w:fldCharType="end"/>
      </w:r>
      <w:r w:rsidRPr="00E93A00">
        <w:rPr>
          <w:rFonts w:eastAsia="Times New Roman" w:cstheme="minorHAnsi"/>
          <w:lang w:val="en-US"/>
        </w:rPr>
        <w:t xml:space="preserve">. </w:t>
      </w:r>
      <w:r>
        <w:rPr>
          <w:rFonts w:eastAsia="Times New Roman" w:cstheme="minorHAnsi"/>
          <w:lang w:val="en-US"/>
        </w:rPr>
        <w:t>The</w:t>
      </w:r>
      <w:r w:rsidRPr="00E93A00">
        <w:rPr>
          <w:rFonts w:eastAsia="Times New Roman" w:cstheme="minorHAnsi"/>
          <w:lang w:val="en-US"/>
        </w:rPr>
        <w:t xml:space="preserve"> high production costs </w:t>
      </w:r>
      <w:r>
        <w:rPr>
          <w:rFonts w:eastAsia="Times New Roman" w:cstheme="minorHAnsi"/>
          <w:lang w:val="en-US"/>
        </w:rPr>
        <w:t>of AM are</w:t>
      </w:r>
      <w:r w:rsidRPr="00E93A00">
        <w:rPr>
          <w:rFonts w:eastAsia="Times New Roman" w:cstheme="minorHAnsi"/>
          <w:lang w:val="en-US"/>
        </w:rPr>
        <w:t xml:space="preserve"> due to </w:t>
      </w:r>
      <w:r w:rsidRPr="002C7308">
        <w:rPr>
          <w:rFonts w:eastAsia="Times New Roman" w:cstheme="minorHAnsi"/>
          <w:i/>
          <w:iCs/>
          <w:lang w:val="en-US"/>
        </w:rPr>
        <w:t>“a competitive disadvantage in the form of diminished cost reduction capabilities due to more limited economies of scale compared to CM”</w:t>
      </w:r>
      <w:r w:rsidRPr="00E93A00">
        <w:rPr>
          <w:rFonts w:eastAsia="Times New Roman" w:cstheme="minorHAnsi"/>
          <w:lang w:val="en-US"/>
        </w:rPr>
        <w:t xml:space="preserve">, which hence favors the convenience of CM for medium to high quantities </w:t>
      </w:r>
      <w:r>
        <w:rPr>
          <w:rFonts w:eastAsia="Times New Roman" w:cstheme="minorHAnsi"/>
          <w:lang w:val="en-US"/>
        </w:rPr>
        <w:fldChar w:fldCharType="begin" w:fldLock="1"/>
      </w:r>
      <w:r>
        <w:rPr>
          <w:rFonts w:eastAsia="Times New Roman" w:cstheme="minorHAnsi"/>
          <w:lang w:val="en-US"/>
        </w:rPr>
        <w:instrText>ADDIN CSL_CITATION {"citationItems":[{"id":"ITEM-1","itemData":{"DOI":"10.1016/j.pursup.2022.100791","abstract":"Procurement has faced major challenges due to the collapse of global supply chains in the course of the SARS-COV2 pandemic, and non-critical items have become critical bottlenecks. Additive manufacturing (AM) is an emerging technology that serves as a local supply source and can mitigate some of these bottlenecks. For example, it was possible to source medical spare parts and protective equipment via AM, even when the globally arranged traditional (formative or subtractive manufacturing) supply sources failed. To that end, this research examines how supply risks change when sourced via an AM supply source rather than through supply sources that use traditional manufacturing (TM). This study assesses supply risk using a Delphi study from July to October 2020. The findings were further explored using discriminant analysis. A mix of TM supply sources with AM (‘hedging’) can minimise the overall supply risks. The discussion conceptualises a portfolio model to determine whether to source demands via TM, AM, or by hedging. The implications of hedged manufacturing are linked to the modern portfolio theory.","author":[{"dropping-particle":"","family":"Meyer","given":"M.M.","non-dropping-particle":"","parse-names":false,"suffix":""},{"dropping-particle":"","family":"Glas","given":"A.H.","non-dropping-particle":"","parse-names":false,"suffix":""},{"dropping-particle":"","family":"Eßig","given":"M.","non-dropping-particle":"","parse-names":false,"suffix":""}],"container-title":"Journal of Purchasing and Supply Management","id":"ITEM-1","issue":"4","issued":{"date-parts":[["2022"]]},"title":"A Delphi study on the supply risk-mitigating effect of additive manufacturing during SARS-COV-2","type":"article-journal","volume":"28"},"uris":["http://www.mendeley.com/documents/?uuid=84b6f60c-e7fd-3efb-abef-d36c3d0ac7b1"]},{"id":"ITEM-2","itemData":{"DOI":"10.1016/j.pursup.2009.08.001","abstract":"The selection of a given purchasing strategy is a central activity in risky environments. Single sourcing, a powerful approach in a stable environment, can amplify a firm's exposure to risk (e.g., supplier's default) in the presence of uncertainty. Multiple sourcing, however, presents higher costs due to the management of more than one supplier. A correct evaluation from a risk management perspective is needed. This paper proposes the Real Options approach for valuing the probabilistic benefits of multiple sourcing in managing the supplier default risk (to be compared with the related higher costs). A computational model, based on the Monte Carlo simulation, was developed. The results show the (probabilistic) advantages of adopting the multiple sourcing strategy in risky environments for a specific case. The proposed sensitivity analysis is aimed at identifying the impact of the most important transactional parameters on the differential benefits of the two sourcing strategies. Thus, the model and its managerial implications represent a valid support for the decision-making process in the presence of uncertainty. © 2009 Elsevier Ltd. All rights reserved.","author":[{"dropping-particle":"","family":"Costantino","given":"N.","non-dropping-particle":"","parse-names":false,"suffix":""},{"dropping-particle":"","family":"Pellegrino","given":"R.","non-dropping-particle":"","parse-names":false,"suffix":""}],"container-title":"Journal of Purchasing and Supply Management","id":"ITEM-2","issue":"1","issued":{"date-parts":[["2010"]]},"page":"27-40","title":"Choosing between single and multiple sourcing based on supplier default risk: A real options approach","type":"article-journal","volume":"16"},"uris":["http://www.mendeley.com/documents/?uuid=2b099f1e-707f-34ca-a95b-5f75d3145f39"]}],"mendeley":{"formattedCitation":"(Costantino and Pellegrino, 2010; Meyer, Glas and Eßig, 2022a)","manualFormatting":"(Meyer, Glas and Eßig, 2022a)","plainTextFormattedCitation":"(Costantino and Pellegrino, 2010; Meyer, Glas and Eßig, 2022a)","previouslyFormattedCitation":"(Costantino and Pellegrino, 2010; Meyer, Glas and Eßig, 2022a)"},"properties":{"noteIndex":0},"schema":"https://github.com/citation-style-language/schema/raw/master/csl-citation.json"}</w:instrText>
      </w:r>
      <w:r>
        <w:rPr>
          <w:rFonts w:eastAsia="Times New Roman" w:cstheme="minorHAnsi"/>
          <w:lang w:val="en-US"/>
        </w:rPr>
        <w:fldChar w:fldCharType="separate"/>
      </w:r>
      <w:r w:rsidRPr="00E12BB2">
        <w:rPr>
          <w:rFonts w:eastAsia="Times New Roman" w:cstheme="minorHAnsi"/>
          <w:noProof/>
          <w:lang w:val="en-US"/>
        </w:rPr>
        <w:t>(Meyer</w:t>
      </w:r>
      <w:r>
        <w:rPr>
          <w:rFonts w:eastAsia="Times New Roman" w:cstheme="minorHAnsi"/>
          <w:noProof/>
          <w:lang w:val="en-US"/>
        </w:rPr>
        <w:t xml:space="preserve"> </w:t>
      </w:r>
      <w:r w:rsidRPr="00707325">
        <w:rPr>
          <w:rFonts w:eastAsia="Times New Roman" w:cstheme="minorHAnsi"/>
          <w:i/>
          <w:noProof/>
          <w:color w:val="FF0000"/>
          <w:lang w:val="en-US"/>
        </w:rPr>
        <w:t>et al.</w:t>
      </w:r>
      <w:r w:rsidRPr="00E12BB2">
        <w:rPr>
          <w:rFonts w:eastAsia="Times New Roman" w:cstheme="minorHAnsi"/>
          <w:noProof/>
          <w:lang w:val="en-US"/>
        </w:rPr>
        <w:t>, 2022a</w:t>
      </w:r>
      <w:r>
        <w:rPr>
          <w:rFonts w:eastAsia="Times New Roman" w:cstheme="minorHAnsi"/>
          <w:noProof/>
          <w:color w:val="FF0000"/>
          <w:lang w:val="en-US"/>
        </w:rPr>
        <w:t>, p.3</w:t>
      </w:r>
      <w:r w:rsidRPr="00E12BB2">
        <w:rPr>
          <w:rFonts w:eastAsia="Times New Roman" w:cstheme="minorHAnsi"/>
          <w:noProof/>
          <w:lang w:val="en-US"/>
        </w:rPr>
        <w:t>)</w:t>
      </w:r>
      <w:r>
        <w:rPr>
          <w:rFonts w:eastAsia="Times New Roman" w:cstheme="minorHAnsi"/>
          <w:lang w:val="en-US"/>
        </w:rPr>
        <w:fldChar w:fldCharType="end"/>
      </w:r>
      <w:r>
        <w:rPr>
          <w:rFonts w:eastAsia="Times New Roman" w:cstheme="minorHAnsi"/>
          <w:lang w:val="en-US"/>
        </w:rPr>
        <w:t>.</w:t>
      </w:r>
    </w:p>
    <w:p w14:paraId="3A7987EF" w14:textId="77777777" w:rsidR="002959B1" w:rsidRPr="00E93A00" w:rsidRDefault="002959B1" w:rsidP="002959B1">
      <w:pPr>
        <w:jc w:val="both"/>
        <w:rPr>
          <w:lang w:val="en-US"/>
        </w:rPr>
      </w:pPr>
      <w:r w:rsidRPr="00E93A00">
        <w:rPr>
          <w:lang w:val="en-US"/>
        </w:rPr>
        <w:t>In conclusion, we can derive the following proposition:</w:t>
      </w:r>
    </w:p>
    <w:p w14:paraId="6360BAC2" w14:textId="77777777" w:rsidR="002959B1" w:rsidRDefault="002959B1" w:rsidP="002959B1">
      <w:pPr>
        <w:jc w:val="both"/>
        <w:rPr>
          <w:lang w:val="en-US"/>
        </w:rPr>
      </w:pPr>
      <w:r w:rsidRPr="00E93A00">
        <w:rPr>
          <w:b/>
          <w:bCs/>
          <w:i/>
          <w:iCs/>
          <w:lang w:val="en-US"/>
        </w:rPr>
        <w:t>Proposition C2:</w:t>
      </w:r>
      <w:r w:rsidRPr="00E93A00">
        <w:rPr>
          <w:lang w:val="en-US"/>
        </w:rPr>
        <w:t xml:space="preserve"> Producing medical devices in AM has production costs which are much higher than those of CM techniques.</w:t>
      </w:r>
    </w:p>
    <w:p w14:paraId="10E99206" w14:textId="77777777" w:rsidR="002959B1" w:rsidRPr="00AC250D" w:rsidRDefault="002959B1" w:rsidP="002959B1">
      <w:pPr>
        <w:jc w:val="both"/>
        <w:rPr>
          <w:b/>
          <w:bCs/>
          <w:i/>
          <w:iCs/>
          <w:lang w:val="en-US"/>
        </w:rPr>
      </w:pPr>
      <w:r w:rsidRPr="0021189E">
        <w:rPr>
          <w:b/>
          <w:bCs/>
          <w:i/>
          <w:iCs/>
          <w:lang w:val="en-US"/>
        </w:rPr>
        <w:t>High investment costs</w:t>
      </w:r>
    </w:p>
    <w:p w14:paraId="6B93B915" w14:textId="5EFFB9F7" w:rsidR="002959B1" w:rsidRPr="00AC250D" w:rsidRDefault="002959B1" w:rsidP="002959B1">
      <w:pPr>
        <w:jc w:val="both"/>
        <w:rPr>
          <w:rFonts w:eastAsia="Times New Roman" w:cstheme="minorHAnsi"/>
          <w:lang w:val="en-US"/>
        </w:rPr>
      </w:pPr>
      <w:r w:rsidRPr="00AC250D">
        <w:rPr>
          <w:rFonts w:eastAsia="Times New Roman" w:cstheme="minorHAnsi"/>
          <w:lang w:val="en-US"/>
        </w:rPr>
        <w:t>As stated by</w:t>
      </w:r>
      <w:r>
        <w:rPr>
          <w:rFonts w:eastAsia="Times New Roman" w:cstheme="minorHAnsi"/>
          <w:lang w:val="en-US"/>
        </w:rPr>
        <w:t xml:space="preserve"> </w:t>
      </w:r>
      <w:r w:rsidRPr="00AB127A">
        <w:rPr>
          <w:rFonts w:eastAsia="Times New Roman" w:cstheme="minorHAnsi"/>
          <w:noProof/>
          <w:lang w:val="en-US"/>
        </w:rPr>
        <w:t xml:space="preserve">Choudhary </w:t>
      </w:r>
      <w:r w:rsidRPr="00AB127A">
        <w:rPr>
          <w:rFonts w:eastAsia="Times New Roman" w:cstheme="minorHAnsi"/>
          <w:i/>
          <w:noProof/>
          <w:lang w:val="en-US"/>
        </w:rPr>
        <w:t>et al.</w:t>
      </w:r>
      <w:r>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suppress-author":1,"uris":["http://www.mendeley.com/documents/?uuid=9a7aa52f-4e83-3271-b674-c8f6549dab50"]}],"mendeley":{"formattedCitation":"(2021)","plainTextFormattedCitation":"(2021)","previouslyFormattedCitation":"(2021)"},"properties":{"noteIndex":0},"schema":"https://github.com/citation-style-language/schema/raw/master/csl-citation.json"}</w:instrText>
      </w:r>
      <w:r>
        <w:rPr>
          <w:rFonts w:eastAsia="Times New Roman" w:cstheme="minorHAnsi"/>
          <w:lang w:val="en-US"/>
        </w:rPr>
        <w:fldChar w:fldCharType="separate"/>
      </w:r>
      <w:r w:rsidRPr="00665936">
        <w:rPr>
          <w:rFonts w:eastAsia="Times New Roman" w:cstheme="minorHAnsi"/>
          <w:noProof/>
          <w:lang w:val="en-US"/>
        </w:rPr>
        <w:t>(2021</w:t>
      </w:r>
      <w:r>
        <w:rPr>
          <w:rFonts w:eastAsia="Times New Roman" w:cstheme="minorHAnsi"/>
          <w:noProof/>
          <w:color w:val="FF0000"/>
          <w:lang w:val="en-US"/>
        </w:rPr>
        <w:t>, p.642</w:t>
      </w:r>
      <w:r w:rsidRPr="00665936">
        <w:rPr>
          <w:rFonts w:eastAsia="Times New Roman" w:cstheme="minorHAnsi"/>
          <w:noProof/>
          <w:lang w:val="en-US"/>
        </w:rPr>
        <w:t>)</w:t>
      </w:r>
      <w:r>
        <w:rPr>
          <w:rFonts w:eastAsia="Times New Roman" w:cstheme="minorHAnsi"/>
          <w:lang w:val="en-US"/>
        </w:rPr>
        <w:fldChar w:fldCharType="end"/>
      </w:r>
      <w:r w:rsidRPr="00AC250D">
        <w:rPr>
          <w:rFonts w:eastAsia="Times New Roman" w:cstheme="minorHAnsi"/>
          <w:lang w:val="en-US"/>
        </w:rPr>
        <w:t xml:space="preserve">, </w:t>
      </w:r>
      <w:r w:rsidRPr="00AC250D">
        <w:rPr>
          <w:rFonts w:eastAsia="Times New Roman" w:cstheme="minorHAnsi"/>
          <w:i/>
          <w:iCs/>
          <w:lang w:val="en-US"/>
        </w:rPr>
        <w:t>“the cost of superior quality of machine being used in the medical field is high”</w:t>
      </w:r>
      <w:r>
        <w:rPr>
          <w:rFonts w:eastAsia="Times New Roman" w:cstheme="minorHAnsi"/>
          <w:lang w:val="en-US"/>
        </w:rPr>
        <w:t>, with AM machines able to</w:t>
      </w:r>
      <w:r w:rsidRPr="00AC250D">
        <w:rPr>
          <w:rFonts w:eastAsia="Times New Roman" w:cstheme="minorHAnsi"/>
          <w:lang w:val="en-US"/>
        </w:rPr>
        <w:t xml:space="preserve"> produce biomedical implants hav</w:t>
      </w:r>
      <w:r>
        <w:rPr>
          <w:rFonts w:eastAsia="Times New Roman" w:cstheme="minorHAnsi"/>
          <w:lang w:val="en-US"/>
        </w:rPr>
        <w:t>ing</w:t>
      </w:r>
      <w:r w:rsidRPr="00AC250D">
        <w:rPr>
          <w:rFonts w:eastAsia="Times New Roman" w:cstheme="minorHAnsi"/>
          <w:lang w:val="en-US"/>
        </w:rPr>
        <w:t xml:space="preserve"> a </w:t>
      </w:r>
      <w:r>
        <w:rPr>
          <w:rFonts w:eastAsia="Times New Roman" w:cstheme="minorHAnsi"/>
          <w:lang w:val="en-US"/>
        </w:rPr>
        <w:t>mean</w:t>
      </w:r>
      <w:r w:rsidRPr="00AC250D">
        <w:rPr>
          <w:rFonts w:eastAsia="Times New Roman" w:cstheme="minorHAnsi"/>
          <w:lang w:val="en-US"/>
        </w:rPr>
        <w:t xml:space="preserve"> price of $500,000</w:t>
      </w:r>
      <w:r>
        <w:rPr>
          <w:rFonts w:eastAsia="Times New Roman" w:cstheme="minorHAnsi"/>
          <w:lang w:val="en-US"/>
        </w:rPr>
        <w:t xml:space="preserve"> and </w:t>
      </w:r>
      <w:r w:rsidRPr="00AC250D">
        <w:rPr>
          <w:rFonts w:eastAsia="Times New Roman" w:cstheme="minorHAnsi"/>
          <w:lang w:val="en-US"/>
        </w:rPr>
        <w:t>annual maintenance cost</w:t>
      </w:r>
      <w:r>
        <w:rPr>
          <w:rFonts w:eastAsia="Times New Roman" w:cstheme="minorHAnsi"/>
          <w:lang w:val="en-US"/>
        </w:rPr>
        <w:t>s</w:t>
      </w:r>
      <w:r w:rsidRPr="00AC250D">
        <w:rPr>
          <w:rFonts w:eastAsia="Times New Roman" w:cstheme="minorHAnsi"/>
          <w:lang w:val="en-US"/>
        </w:rPr>
        <w:t xml:space="preserve"> of around $50,000/year</w:t>
      </w:r>
      <w:r>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108/JMTM-01-2017-0004","abstract":"Purpose - The purpose of this paper is to approximate the impact that additive manufacturing (AM) will have on firm inventory performance (IP) and customer satisfaction (CS) when it is applied within the spare parts (SP) supply chain of manufacturing organisations. This research also explores the influence of customer sensitivity (CSy) to price and delivery lead time and supply risk (SR) within those approximations. Design/methodology/approach - An online survey was used to collect the primary data for this research. Data were collected from 69 respondents working for organisations in two industrial segments within the UK manufacturing sector: \"Industrial and Commercial Machinery and Computer Equipment\" and \"Measuring, Analysing and Controlling Instruments, Photographic, Medical and Optical Instruments\". The respondents worked for entities that were categorised in three groups: customers, suppliers, and entities that were both customers and suppliers. The groups that were self-identified as \"customers\" or \"suppliers\" answered 20 survey items each and the group that was identified as both \"customers\" and \"suppliers\" answered 40 survey items. Findings - The results revealed that AM was considered a suitable vehicle for the fulfilment of SP demand. However, AM appeared to make no material difference to CS; the scenario used improved delivery time of SP but increased price. Also, AM was thought to improve IP through less reliance on buffer stock to manage SR and spikes in demand and less carrying of SP at risk of obsolescence. Research limitations/implications - The respondents worked for entities within two manufacturing industry segments within the UK and the insights garnered may not be indicative of similar organisations competing in other manufacturing industry segments within the UK or in other countries. In addition, approximately 82 per cent of the surveyed respondents worked for small organisations with fewer than 100 employees and the results may differ for larger organisations. Further limitations were the relatively small sample size and lack of open-ended questions used in the survey. Larger sample size and the usage of open-ended survey questions may lead to more reliable and valuable responses and feedback. Practical implications - The findings from this research are considered to be of interest to practitioners contemplating adoption of AM and to developers of AM wishing to increase market share due to the positive reaction of entities withi…","author":[{"dropping-particle":"","family":"Muir","given":"M.","non-dropping-particle":"","parse-names":false,"suffix":""},{"dropping-particle":"","family":"Haddud","given":"A.","non-dropping-particle":"","parse-names":false,"suffix":""}],"container-title":"Journal of Manufacturing Technology Management","id":"ITEM-1","issue":"2","issued":{"date-parts":[["2018"]]},"page":"372-397","title":"Additive manufacturing in the mechanical engineering and medical industries spare parts supply chain","type":"article-journal","volume":"29"},"uris":["http://www.mendeley.com/documents/?uuid=02663933-703e-3b07-9d19-6f958d829113"]}],"mendeley":{"formattedCitation":"(Muir and Haddud, 2018)","plainTextFormattedCitation":"(Muir and Haddud, 2018)","previouslyFormattedCitation":"(Muir and Haddud, 2018)"},"properties":{"noteIndex":0},"schema":"https://github.com/citation-style-language/schema/raw/master/csl-citation.json"}</w:instrText>
      </w:r>
      <w:r>
        <w:rPr>
          <w:rFonts w:eastAsia="Times New Roman" w:cstheme="minorHAnsi"/>
          <w:lang w:val="en-US"/>
        </w:rPr>
        <w:fldChar w:fldCharType="separate"/>
      </w:r>
      <w:r w:rsidRPr="00AB127A">
        <w:rPr>
          <w:rFonts w:eastAsia="Times New Roman" w:cstheme="minorHAnsi"/>
          <w:noProof/>
          <w:lang w:val="en-US"/>
        </w:rPr>
        <w:t>(Muir and Haddud, 2018</w:t>
      </w:r>
      <w:r>
        <w:rPr>
          <w:rFonts w:eastAsia="Times New Roman" w:cstheme="minorHAnsi"/>
          <w:noProof/>
          <w:color w:val="FF0000"/>
          <w:lang w:val="en-US"/>
        </w:rPr>
        <w:t>, p.376</w:t>
      </w:r>
      <w:r w:rsidRPr="00AB127A">
        <w:rPr>
          <w:rFonts w:eastAsia="Times New Roman" w:cstheme="minorHAnsi"/>
          <w:noProof/>
          <w:lang w:val="en-US"/>
        </w:rPr>
        <w:t>)</w:t>
      </w:r>
      <w:r>
        <w:rPr>
          <w:rFonts w:eastAsia="Times New Roman" w:cstheme="minorHAnsi"/>
          <w:lang w:val="en-US"/>
        </w:rPr>
        <w:fldChar w:fldCharType="end"/>
      </w:r>
      <w:r w:rsidRPr="00AC250D">
        <w:rPr>
          <w:rFonts w:eastAsia="Times New Roman" w:cstheme="minorHAnsi"/>
          <w:lang w:val="en-US"/>
        </w:rPr>
        <w:t xml:space="preserve">. Consequently, </w:t>
      </w:r>
      <w:r w:rsidRPr="00403334">
        <w:rPr>
          <w:rFonts w:eastAsia="Times New Roman" w:cstheme="minorHAnsi"/>
          <w:i/>
          <w:iCs/>
          <w:lang w:val="en-US"/>
        </w:rPr>
        <w:t>“initial investment is steep for industrial models”</w:t>
      </w:r>
      <w:r w:rsidRPr="00AC250D">
        <w:rPr>
          <w:rFonts w:eastAsia="Times New Roman" w:cstheme="minorHAnsi"/>
          <w:lang w:val="en-US"/>
        </w:rPr>
        <w:t xml:space="preserve"> requiring </w:t>
      </w:r>
      <w:r w:rsidRPr="00403334">
        <w:rPr>
          <w:rFonts w:eastAsia="Times New Roman" w:cstheme="minorHAnsi"/>
          <w:i/>
          <w:iCs/>
          <w:lang w:val="en-US"/>
        </w:rPr>
        <w:t>“significant financial outlay”</w:t>
      </w:r>
      <w:r w:rsidRPr="00AC250D">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108/JMTM-01-2017-0004","abstract":"Purpose - The purpose of this paper is to approximate the impact that additive manufacturing (AM) will have on firm inventory performance (IP) and customer satisfaction (CS) when it is applied within the spare parts (SP) supply chain of manufacturing organisations. This research also explores the influence of customer sensitivity (CSy) to price and delivery lead time and supply risk (SR) within those approximations. Design/methodology/approach - An online survey was used to collect the primary data for this research. Data were collected from 69 respondents working for organisations in two industrial segments within the UK manufacturing sector: \"Industrial and Commercial Machinery and Computer Equipment\" and \"Measuring, Analysing and Controlling Instruments, Photographic, Medical and Optical Instruments\". The respondents worked for entities that were categorised in three groups: customers, suppliers, and entities that were both customers and suppliers. The groups that were self-identified as \"customers\" or \"suppliers\" answered 20 survey items each and the group that was identified as both \"customers\" and \"suppliers\" answered 40 survey items. Findings - The results revealed that AM was considered a suitable vehicle for the fulfilment of SP demand. However, AM appeared to make no material difference to CS; the scenario used improved delivery time of SP but increased price. Also, AM was thought to improve IP through less reliance on buffer stock to manage SR and spikes in demand and less carrying of SP at risk of obsolescence. Research limitations/implications - The respondents worked for entities within two manufacturing industry segments within the UK and the insights garnered may not be indicative of similar organisations competing in other manufacturing industry segments within the UK or in other countries. In addition, approximately 82 per cent of the surveyed respondents worked for small organisations with fewer than 100 employees and the results may differ for larger organisations. Further limitations were the relatively small sample size and lack of open-ended questions used in the survey. Larger sample size and the usage of open-ended survey questions may lead to more reliable and valuable responses and feedback. Practical implications - The findings from this research are considered to be of interest to practitioners contemplating adoption of AM and to developers of AM wishing to increase market share due to the positive reaction of entities withi…","author":[{"dropping-particle":"","family":"Muir","given":"M.","non-dropping-particle":"","parse-names":false,"suffix":""},{"dropping-particle":"","family":"Haddud","given":"A.","non-dropping-particle":"","parse-names":false,"suffix":""}],"container-title":"Journal of Manufacturing Technology Management","id":"ITEM-1","issue":"2","issued":{"date-parts":[["2018"]]},"page":"372-397","title":"Additive manufacturing in the mechanical engineering and medical industries spare parts supply chain","type":"article-journal","volume":"29"},"uris":["http://www.mendeley.com/documents/?uuid=02663933-703e-3b07-9d19-6f958d829113"]}],"mendeley":{"formattedCitation":"(Muir and Haddud, 2018)","plainTextFormattedCitation":"(Muir and Haddud, 2018)","previouslyFormattedCitation":"(Muir and Haddud, 2018)"},"properties":{"noteIndex":0},"schema":"https://github.com/citation-style-language/schema/raw/master/csl-citation.json"}</w:instrText>
      </w:r>
      <w:r>
        <w:rPr>
          <w:rFonts w:eastAsia="Times New Roman" w:cstheme="minorHAnsi"/>
          <w:lang w:val="en-US"/>
        </w:rPr>
        <w:fldChar w:fldCharType="separate"/>
      </w:r>
      <w:r w:rsidRPr="00AB127A">
        <w:rPr>
          <w:rFonts w:eastAsia="Times New Roman" w:cstheme="minorHAnsi"/>
          <w:noProof/>
          <w:lang w:val="en-US"/>
        </w:rPr>
        <w:t>(Muir and Haddud, 2018</w:t>
      </w:r>
      <w:r>
        <w:rPr>
          <w:rFonts w:eastAsia="Times New Roman" w:cstheme="minorHAnsi"/>
          <w:noProof/>
          <w:color w:val="FF0000"/>
          <w:lang w:val="en-US"/>
        </w:rPr>
        <w:t>, p.376</w:t>
      </w:r>
      <w:r w:rsidRPr="00AB127A">
        <w:rPr>
          <w:rFonts w:eastAsia="Times New Roman" w:cstheme="minorHAnsi"/>
          <w:noProof/>
          <w:lang w:val="en-US"/>
        </w:rPr>
        <w:t>)</w:t>
      </w:r>
      <w:r>
        <w:rPr>
          <w:rFonts w:eastAsia="Times New Roman" w:cstheme="minorHAnsi"/>
          <w:lang w:val="en-US"/>
        </w:rPr>
        <w:fldChar w:fldCharType="end"/>
      </w:r>
      <w:r w:rsidRPr="00AC250D">
        <w:rPr>
          <w:rFonts w:eastAsia="Times New Roman" w:cstheme="minorHAnsi"/>
          <w:lang w:val="en-US"/>
        </w:rPr>
        <w:t xml:space="preserve">. Therefore, </w:t>
      </w:r>
      <w:r w:rsidRPr="002C7308">
        <w:rPr>
          <w:rFonts w:eastAsia="Times New Roman" w:cstheme="minorHAnsi"/>
          <w:i/>
          <w:iCs/>
          <w:lang w:val="en-US"/>
        </w:rPr>
        <w:t>“considering the high costs of AM systems, it may not justify the initial investment when the overall demand levels very low”,</w:t>
      </w:r>
      <w:r w:rsidRPr="00AC250D">
        <w:rPr>
          <w:rFonts w:eastAsia="Times New Roman" w:cstheme="minorHAnsi"/>
          <w:lang w:val="en-US"/>
        </w:rPr>
        <w:t xml:space="preserve"> hence limiting </w:t>
      </w:r>
      <w:r>
        <w:rPr>
          <w:rFonts w:eastAsia="Times New Roman" w:cstheme="minorHAnsi"/>
          <w:lang w:val="en-US"/>
        </w:rPr>
        <w:t xml:space="preserve">AM adoption </w:t>
      </w:r>
      <w:r w:rsidRPr="0021189E">
        <w:rPr>
          <w:rFonts w:eastAsia="Times New Roman" w:cstheme="minorHAnsi"/>
          <w:lang w:val="en-US"/>
        </w:rPr>
        <w:t>(</w:t>
      </w:r>
      <w:proofErr w:type="spellStart"/>
      <w:r w:rsidRPr="0021189E">
        <w:rPr>
          <w:rFonts w:eastAsia="Times New Roman" w:cstheme="minorHAnsi"/>
          <w:noProof/>
          <w:lang w:val="en-US"/>
        </w:rPr>
        <w:t>Emelogu</w:t>
      </w:r>
      <w:proofErr w:type="spellEnd"/>
      <w:r w:rsidRPr="0021189E">
        <w:rPr>
          <w:rFonts w:eastAsia="Times New Roman" w:cstheme="minorHAnsi"/>
          <w:noProof/>
          <w:lang w:val="en-US"/>
        </w:rPr>
        <w:t xml:space="preserve"> </w:t>
      </w:r>
      <w:r w:rsidRPr="000C7AB1">
        <w:rPr>
          <w:rFonts w:eastAsia="Times New Roman" w:cstheme="minorHAnsi"/>
          <w:i/>
          <w:noProof/>
          <w:lang w:val="en-US"/>
        </w:rPr>
        <w:t>et al</w:t>
      </w:r>
      <w:r w:rsidR="000C7AB1" w:rsidRPr="000C7AB1">
        <w:rPr>
          <w:rFonts w:eastAsia="Times New Roman" w:cstheme="minorHAnsi"/>
          <w:i/>
          <w:noProof/>
          <w:lang w:val="en-US"/>
        </w:rPr>
        <w:t>.</w:t>
      </w:r>
      <w:r w:rsidRPr="0021189E">
        <w:rPr>
          <w:rFonts w:eastAsia="Times New Roman" w:cstheme="minorHAnsi"/>
          <w:noProof/>
          <w:lang w:val="en-US"/>
        </w:rPr>
        <w:t>,</w:t>
      </w:r>
      <w:r w:rsidRPr="0021189E">
        <w:rPr>
          <w:rFonts w:eastAsia="Times New Roman" w:cstheme="minorHAnsi"/>
          <w:lang w:val="en-US"/>
        </w:rPr>
        <w:t xml:space="preserve"> </w:t>
      </w:r>
      <w:r w:rsidRPr="0021189E">
        <w:rPr>
          <w:rFonts w:eastAsia="Times New Roman" w:cstheme="minorHAnsi"/>
          <w:lang w:val="en-US"/>
        </w:rPr>
        <w:fldChar w:fldCharType="begin" w:fldLock="1"/>
      </w:r>
      <w:r>
        <w:rPr>
          <w:rFonts w:eastAsia="Times New Roman" w:cstheme="minorHAnsi"/>
          <w:lang w:val="en-US"/>
        </w:rPr>
        <w:instrText>ADDIN CSL_CITATION {"citationItems":[{"id":"ITEM-1","itemData":{"DOI":"10.1016/j.addma.2016.04.006","abstract":"The adoption of additive manufacturing (AM) for fabricating biomedical implants at hospitals provides many potential benefits. Relative to biomedical implants fabricated via traditional manufacturing (TM), typically available by suppliers out of the immediate region, biomedical implants fabricated through AM provides an opportunity to receive more patient-specific, customized parts with faster response, a lower inventory level, and reduced delivery costs. Despite the promising features of AM technologies, the make-or-buy decisions are not straightforward and require careful investigation due to the relatively high AM machine and production costs. Most of the existing studies focus on the analysis of process-level costs, which are usually evaluated/calculated based on individual AM processes. No research efforts, to the best of our knowledge, have been dedicated to the quantitative analysis of the costs of supply chains integrated with AM facilities, e.g., inventory cost, transportation cost, product lead time, etc. In this study, we propose a stochastic cost model to quantify the supply-chain level costs associated with the production of biomedical implants using AM techniques, and investigate the economic feasibility of using such technologies to fabricate biomedical implants at the sites of hospitals. The problem is formulated in the form of a stochastic programming model, which determines the number of AM facilities to be established and volume of product flow between manufacturing facilities and hospitals. A customized Sample Average Algorithm (SAA) is developed to obtain the solutions. We apply the cost model to a real-world case study that focuses on the use of biomedical implants for hospitals in the state of Mississippi (MS), and identify the conditions and cost parameters that have significant impact on the economic feasibility of AM. We find that the ratio between the unit production costs of AM and TM (ATR), as well as product lead time and demands, are key cost parameters that determine the economic feasibility of AM.","author":[{"dropping-particle":"","family":"Emelogu","given":"A.","non-dropping-particle":"","parse-names":false,"suffix":""},{"dropping-particle":"","family":"Marufuzzaman","given":"M.","non-dropping-particle":"","parse-names":false,"suffix":""},{"dropping-particle":"","family":"Thompson","given":"S.M.","non-dropping-particle":"","parse-names":false,"suffix":""},{"dropping-particle":"","family":"Shamsaei","given":"N.","non-dropping-particle":"","parse-names":false,"suffix":""},{"dropping-particle":"","family":"Bian","given":"L.","non-dropping-particle":"","parse-names":false,"suffix":""}],"container-title":"Additive Manufacturing","id":"ITEM-1","issued":{"date-parts":[["2016"]]},"page":"97-113","title":"Additive manufacturing of biomedical implants: A feasibility assessment via supply-chain cost analysis","type":"article-journal","volume":"11"},"suppress-author":1,"uris":["http://www.mendeley.com/documents/?uuid=de56807b-db51-3665-a500-d602f6a4b697"]}],"mendeley":{"formattedCitation":"(2016)","manualFormatting":"2016)","plainTextFormattedCitation":"(2016)","previouslyFormattedCitation":"(2016)"},"properties":{"noteIndex":0},"schema":"https://github.com/citation-style-language/schema/raw/master/csl-citation.json"}</w:instrText>
      </w:r>
      <w:r w:rsidRPr="0021189E">
        <w:rPr>
          <w:rFonts w:eastAsia="Times New Roman" w:cstheme="minorHAnsi"/>
          <w:lang w:val="en-US"/>
        </w:rPr>
        <w:fldChar w:fldCharType="separate"/>
      </w:r>
      <w:r w:rsidRPr="0021189E">
        <w:rPr>
          <w:rFonts w:eastAsia="Times New Roman" w:cstheme="minorHAnsi"/>
          <w:noProof/>
          <w:lang w:val="en-US"/>
        </w:rPr>
        <w:t>2016</w:t>
      </w:r>
      <w:r>
        <w:rPr>
          <w:rFonts w:eastAsia="Times New Roman" w:cstheme="minorHAnsi"/>
          <w:noProof/>
          <w:color w:val="FF0000"/>
          <w:lang w:val="en-US"/>
        </w:rPr>
        <w:t>, p.10</w:t>
      </w:r>
      <w:r w:rsidRPr="0021189E">
        <w:rPr>
          <w:rFonts w:eastAsia="Times New Roman" w:cstheme="minorHAnsi"/>
          <w:noProof/>
          <w:lang w:val="en-US"/>
        </w:rPr>
        <w:t>)</w:t>
      </w:r>
      <w:r w:rsidRPr="0021189E">
        <w:rPr>
          <w:rFonts w:eastAsia="Times New Roman" w:cstheme="minorHAnsi"/>
          <w:lang w:val="en-US"/>
        </w:rPr>
        <w:fldChar w:fldCharType="end"/>
      </w:r>
      <w:r w:rsidRPr="0021189E">
        <w:rPr>
          <w:rFonts w:eastAsia="Times New Roman" w:cstheme="minorHAnsi"/>
          <w:lang w:val="en-US"/>
        </w:rPr>
        <w:t>.</w:t>
      </w:r>
      <w:r w:rsidRPr="00AC250D">
        <w:rPr>
          <w:rFonts w:eastAsia="Times New Roman" w:cstheme="minorHAnsi"/>
          <w:lang w:val="en-US"/>
        </w:rPr>
        <w:t xml:space="preserve"> </w:t>
      </w:r>
    </w:p>
    <w:p w14:paraId="1D3050B8" w14:textId="77777777" w:rsidR="002959B1" w:rsidRPr="00AC250D" w:rsidRDefault="002959B1" w:rsidP="002959B1">
      <w:pPr>
        <w:jc w:val="both"/>
        <w:rPr>
          <w:lang w:val="en-US"/>
        </w:rPr>
      </w:pPr>
      <w:r w:rsidRPr="00AC250D">
        <w:rPr>
          <w:lang w:val="en-US"/>
        </w:rPr>
        <w:t>In conclusion, we can derive the following proposition:</w:t>
      </w:r>
    </w:p>
    <w:p w14:paraId="61956082" w14:textId="77777777" w:rsidR="002959B1" w:rsidRDefault="002959B1" w:rsidP="002959B1">
      <w:pPr>
        <w:jc w:val="both"/>
        <w:rPr>
          <w:lang w:val="en-US"/>
        </w:rPr>
      </w:pPr>
      <w:r w:rsidRPr="00AC250D">
        <w:rPr>
          <w:b/>
          <w:bCs/>
          <w:i/>
          <w:iCs/>
          <w:lang w:val="en-US"/>
        </w:rPr>
        <w:t>Proposition C3:</w:t>
      </w:r>
      <w:r w:rsidRPr="00AC250D">
        <w:rPr>
          <w:lang w:val="en-US"/>
        </w:rPr>
        <w:t xml:space="preserve"> The investment costs necessary to purchase AM machines are very high.</w:t>
      </w:r>
    </w:p>
    <w:p w14:paraId="515EE3AD" w14:textId="77777777" w:rsidR="000C7AB1" w:rsidRDefault="000C7AB1" w:rsidP="002959B1">
      <w:pPr>
        <w:jc w:val="both"/>
        <w:rPr>
          <w:b/>
          <w:bCs/>
          <w:i/>
          <w:iCs/>
          <w:lang w:val="en-US"/>
        </w:rPr>
      </w:pPr>
    </w:p>
    <w:p w14:paraId="3AA447E0" w14:textId="138E339E" w:rsidR="002959B1" w:rsidRPr="009B0072" w:rsidRDefault="002959B1" w:rsidP="002959B1">
      <w:pPr>
        <w:jc w:val="both"/>
        <w:rPr>
          <w:b/>
          <w:bCs/>
          <w:i/>
          <w:iCs/>
          <w:lang w:val="en-US"/>
        </w:rPr>
      </w:pPr>
      <w:r w:rsidRPr="007C3460">
        <w:rPr>
          <w:b/>
          <w:bCs/>
          <w:i/>
          <w:iCs/>
          <w:lang w:val="en-US"/>
        </w:rPr>
        <w:lastRenderedPageBreak/>
        <w:t>High material costs</w:t>
      </w:r>
    </w:p>
    <w:p w14:paraId="4B661E63" w14:textId="402D5686" w:rsidR="002959B1" w:rsidRPr="009B0072" w:rsidRDefault="002959B1" w:rsidP="002959B1">
      <w:pPr>
        <w:jc w:val="both"/>
        <w:rPr>
          <w:rFonts w:eastAsia="Times New Roman" w:cstheme="minorHAnsi"/>
          <w:lang w:val="en-US"/>
        </w:rPr>
      </w:pPr>
      <w:r>
        <w:rPr>
          <w:rFonts w:eastAsia="Times New Roman" w:cstheme="minorHAnsi"/>
          <w:lang w:val="en-US"/>
        </w:rPr>
        <w:t xml:space="preserve">Another high cost reported by </w:t>
      </w:r>
      <w:r w:rsidRPr="002E26F1">
        <w:rPr>
          <w:rFonts w:eastAsia="Times New Roman" w:cstheme="minorHAnsi"/>
          <w:noProof/>
          <w:lang w:val="en-US"/>
        </w:rPr>
        <w:t xml:space="preserve">Choudhary </w:t>
      </w:r>
      <w:r w:rsidRPr="002E26F1">
        <w:rPr>
          <w:rFonts w:eastAsia="Times New Roman" w:cstheme="minorHAnsi"/>
          <w:i/>
          <w:noProof/>
          <w:lang w:val="en-US"/>
        </w:rPr>
        <w:t>et al.</w:t>
      </w:r>
      <w:r w:rsidRPr="009B0072">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suppress-author":1,"uris":["http://www.mendeley.com/documents/?uuid=9a7aa52f-4e83-3271-b674-c8f6549dab50"]}],"mendeley":{"formattedCitation":"(2021)","plainTextFormattedCitation":"(2021)","previouslyFormattedCitation":"(2021)"},"properties":{"noteIndex":0},"schema":"https://github.com/citation-style-language/schema/raw/master/csl-citation.json"}</w:instrText>
      </w:r>
      <w:r>
        <w:rPr>
          <w:rFonts w:eastAsia="Times New Roman" w:cstheme="minorHAnsi"/>
          <w:lang w:val="en-US"/>
        </w:rPr>
        <w:fldChar w:fldCharType="separate"/>
      </w:r>
      <w:r w:rsidRPr="000C769A">
        <w:rPr>
          <w:rFonts w:eastAsia="Times New Roman" w:cstheme="minorHAnsi"/>
          <w:noProof/>
          <w:lang w:val="en-US"/>
        </w:rPr>
        <w:t>(2021)</w:t>
      </w:r>
      <w:r>
        <w:rPr>
          <w:rFonts w:eastAsia="Times New Roman" w:cstheme="minorHAnsi"/>
          <w:lang w:val="en-US"/>
        </w:rPr>
        <w:fldChar w:fldCharType="end"/>
      </w:r>
      <w:r>
        <w:rPr>
          <w:rFonts w:eastAsia="Times New Roman" w:cstheme="minorHAnsi"/>
          <w:lang w:val="en-US"/>
        </w:rPr>
        <w:t xml:space="preserve"> is that of raw materials, </w:t>
      </w:r>
      <w:r w:rsidRPr="009B0072">
        <w:rPr>
          <w:rFonts w:eastAsia="Times New Roman" w:cstheme="minorHAnsi"/>
          <w:lang w:val="en-US"/>
        </w:rPr>
        <w:t xml:space="preserve">especially those </w:t>
      </w:r>
      <w:r w:rsidR="000C7AB1" w:rsidRPr="000C7AB1">
        <w:rPr>
          <w:rFonts w:eastAsia="Times New Roman" w:cstheme="minorHAnsi"/>
          <w:color w:val="FF0000"/>
          <w:lang w:val="en-US"/>
        </w:rPr>
        <w:t>of</w:t>
      </w:r>
      <w:r w:rsidRPr="000C7AB1">
        <w:rPr>
          <w:rFonts w:eastAsia="Times New Roman" w:cstheme="minorHAnsi"/>
          <w:color w:val="FF0000"/>
          <w:lang w:val="en-US"/>
        </w:rPr>
        <w:t xml:space="preserve"> </w:t>
      </w:r>
      <w:r w:rsidRPr="009B0072">
        <w:rPr>
          <w:rFonts w:eastAsia="Times New Roman" w:cstheme="minorHAnsi"/>
          <w:lang w:val="en-US"/>
        </w:rPr>
        <w:t>high quality. This represents a further challenge to AM adoption in the medical sector.</w:t>
      </w:r>
      <w:r>
        <w:rPr>
          <w:rFonts w:eastAsia="Times New Roman" w:cstheme="minorHAnsi"/>
          <w:lang w:val="en-US"/>
        </w:rPr>
        <w:t xml:space="preserve"> </w:t>
      </w:r>
      <w:r w:rsidRPr="00AB127A">
        <w:rPr>
          <w:rFonts w:eastAsia="Times New Roman" w:cstheme="minorHAnsi"/>
          <w:noProof/>
          <w:lang w:val="en-US"/>
        </w:rPr>
        <w:t>Muir and Haddud</w:t>
      </w:r>
      <w:r>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1108/JMTM-01-2017-0004","abstract":"Purpose - The purpose of this paper is to approximate the impact that additive manufacturing (AM) will have on firm inventory performance (IP) and customer satisfaction (CS) when it is applied within the spare parts (SP) supply chain of manufacturing organisations. This research also explores the influence of customer sensitivity (CSy) to price and delivery lead time and supply risk (SR) within those approximations. Design/methodology/approach - An online survey was used to collect the primary data for this research. Data were collected from 69 respondents working for organisations in two industrial segments within the UK manufacturing sector: \"Industrial and Commercial Machinery and Computer Equipment\" and \"Measuring, Analysing and Controlling Instruments, Photographic, Medical and Optical Instruments\". The respondents worked for entities that were categorised in three groups: customers, suppliers, and entities that were both customers and suppliers. The groups that were self-identified as \"customers\" or \"suppliers\" answered 20 survey items each and the group that was identified as both \"customers\" and \"suppliers\" answered 40 survey items. Findings - The results revealed that AM was considered a suitable vehicle for the fulfilment of SP demand. However, AM appeared to make no material difference to CS; the scenario used improved delivery time of SP but increased price. Also, AM was thought to improve IP through less reliance on buffer stock to manage SR and spikes in demand and less carrying of SP at risk of obsolescence. Research limitations/implications - The respondents worked for entities within two manufacturing industry segments within the UK and the insights garnered may not be indicative of similar organisations competing in other manufacturing industry segments within the UK or in other countries. In addition, approximately 82 per cent of the surveyed respondents worked for small organisations with fewer than 100 employees and the results may differ for larger organisations. Further limitations were the relatively small sample size and lack of open-ended questions used in the survey. Larger sample size and the usage of open-ended survey questions may lead to more reliable and valuable responses and feedback. Practical implications - The findings from this research are considered to be of interest to practitioners contemplating adoption of AM and to developers of AM wishing to increase market share due to the positive reaction of entities withi…","author":[{"dropping-particle":"","family":"Muir","given":"M.","non-dropping-particle":"","parse-names":false,"suffix":""},{"dropping-particle":"","family":"Haddud","given":"A.","non-dropping-particle":"","parse-names":false,"suffix":""}],"container-title":"Journal of Manufacturing Technology Management","id":"ITEM-1","issue":"2","issued":{"date-parts":[["2018"]]},"page":"372-397","title":"Additive manufacturing in the mechanical engineering and medical industries spare parts supply chain","type":"article-journal","volume":"29"},"suppress-author":1,"uris":["http://www.mendeley.com/documents/?uuid=02663933-703e-3b07-9d19-6f958d829113"]}],"mendeley":{"formattedCitation":"(2018)","plainTextFormattedCitation":"(2018)","previouslyFormattedCitation":"(2018)"},"properties":{"noteIndex":0},"schema":"https://github.com/citation-style-language/schema/raw/master/csl-citation.json"}</w:instrText>
      </w:r>
      <w:r>
        <w:rPr>
          <w:rFonts w:eastAsia="Times New Roman" w:cstheme="minorHAnsi"/>
          <w:lang w:val="en-US"/>
        </w:rPr>
        <w:fldChar w:fldCharType="separate"/>
      </w:r>
      <w:r w:rsidRPr="000C769A">
        <w:rPr>
          <w:rFonts w:eastAsia="Times New Roman" w:cstheme="minorHAnsi"/>
          <w:noProof/>
          <w:lang w:val="en-US"/>
        </w:rPr>
        <w:t>(2018</w:t>
      </w:r>
      <w:r>
        <w:rPr>
          <w:rFonts w:eastAsia="Times New Roman" w:cstheme="minorHAnsi"/>
          <w:noProof/>
          <w:color w:val="FF0000"/>
          <w:lang w:val="en-US"/>
        </w:rPr>
        <w:t>, p.376</w:t>
      </w:r>
      <w:r w:rsidRPr="000C769A">
        <w:rPr>
          <w:rFonts w:eastAsia="Times New Roman" w:cstheme="minorHAnsi"/>
          <w:noProof/>
          <w:lang w:val="en-US"/>
        </w:rPr>
        <w:t>)</w:t>
      </w:r>
      <w:r>
        <w:rPr>
          <w:rFonts w:eastAsia="Times New Roman" w:cstheme="minorHAnsi"/>
          <w:lang w:val="en-US"/>
        </w:rPr>
        <w:fldChar w:fldCharType="end"/>
      </w:r>
      <w:r w:rsidRPr="009B0072">
        <w:rPr>
          <w:rFonts w:eastAsia="Times New Roman" w:cstheme="minorHAnsi"/>
          <w:lang w:val="en-US"/>
        </w:rPr>
        <w:t>, for example, stated tha</w:t>
      </w:r>
      <w:r w:rsidR="000C7AB1">
        <w:rPr>
          <w:rFonts w:eastAsia="Times New Roman" w:cstheme="minorHAnsi"/>
          <w:lang w:val="en-US"/>
        </w:rPr>
        <w:t xml:space="preserve">t </w:t>
      </w:r>
      <w:r w:rsidR="000C7AB1" w:rsidRPr="000C7AB1">
        <w:rPr>
          <w:rFonts w:eastAsia="Times New Roman" w:cstheme="minorHAnsi"/>
          <w:color w:val="FF0000"/>
          <w:lang w:val="en-US"/>
        </w:rPr>
        <w:t>the</w:t>
      </w:r>
      <w:r w:rsidRPr="000C7AB1">
        <w:rPr>
          <w:rFonts w:eastAsia="Times New Roman" w:cstheme="minorHAnsi"/>
          <w:color w:val="FF0000"/>
          <w:lang w:val="en-US"/>
        </w:rPr>
        <w:t xml:space="preserve"> </w:t>
      </w:r>
      <w:r w:rsidRPr="009B0072">
        <w:rPr>
          <w:rFonts w:eastAsia="Times New Roman" w:cstheme="minorHAnsi"/>
          <w:lang w:val="en-US"/>
        </w:rPr>
        <w:t>high “</w:t>
      </w:r>
      <w:r w:rsidRPr="009B0072">
        <w:rPr>
          <w:rFonts w:eastAsia="Times New Roman" w:cstheme="minorHAnsi"/>
          <w:i/>
          <w:iCs/>
          <w:lang w:val="en-US"/>
        </w:rPr>
        <w:t>ongoing cost of feedstock”</w:t>
      </w:r>
      <w:r w:rsidRPr="009B0072">
        <w:rPr>
          <w:rFonts w:eastAsia="Times New Roman" w:cstheme="minorHAnsi"/>
          <w:lang w:val="en-US"/>
        </w:rPr>
        <w:t xml:space="preserve"> limits AM adoption.</w:t>
      </w:r>
    </w:p>
    <w:p w14:paraId="27A896C8" w14:textId="77777777" w:rsidR="002959B1" w:rsidRPr="009B0072" w:rsidRDefault="002959B1" w:rsidP="002959B1">
      <w:pPr>
        <w:jc w:val="both"/>
        <w:rPr>
          <w:lang w:val="en-US"/>
        </w:rPr>
      </w:pPr>
      <w:r w:rsidRPr="009B0072">
        <w:rPr>
          <w:lang w:val="en-US"/>
        </w:rPr>
        <w:t>In conclusion, we can derive the following proposition:</w:t>
      </w:r>
    </w:p>
    <w:p w14:paraId="09AD2FD5" w14:textId="77777777" w:rsidR="002959B1" w:rsidRPr="009B0072" w:rsidRDefault="002959B1" w:rsidP="002959B1">
      <w:pPr>
        <w:jc w:val="both"/>
        <w:rPr>
          <w:lang w:val="en-US"/>
        </w:rPr>
      </w:pPr>
      <w:r w:rsidRPr="009B0072">
        <w:rPr>
          <w:b/>
          <w:bCs/>
          <w:i/>
          <w:iCs/>
          <w:lang w:val="en-US"/>
        </w:rPr>
        <w:t>Proposition C4:</w:t>
      </w:r>
      <w:r w:rsidRPr="009B0072">
        <w:rPr>
          <w:lang w:val="en-US"/>
        </w:rPr>
        <w:t xml:space="preserve"> The costs of AM raw materials are very high.</w:t>
      </w:r>
    </w:p>
    <w:p w14:paraId="5410A232" w14:textId="77777777" w:rsidR="002959B1" w:rsidRPr="00B23EF9" w:rsidRDefault="002959B1" w:rsidP="002959B1">
      <w:pPr>
        <w:jc w:val="both"/>
        <w:rPr>
          <w:b/>
          <w:bCs/>
          <w:i/>
          <w:iCs/>
          <w:lang w:val="en-US"/>
        </w:rPr>
      </w:pPr>
      <w:r w:rsidRPr="003F1829">
        <w:rPr>
          <w:b/>
          <w:bCs/>
          <w:i/>
          <w:iCs/>
          <w:lang w:val="en-US"/>
        </w:rPr>
        <w:t>IP Issues</w:t>
      </w:r>
    </w:p>
    <w:p w14:paraId="1D2B2B43" w14:textId="088E2C8A" w:rsidR="002959B1" w:rsidRPr="00B23EF9" w:rsidRDefault="002959B1" w:rsidP="002959B1">
      <w:pPr>
        <w:jc w:val="both"/>
        <w:rPr>
          <w:lang w:val="en-US"/>
        </w:rPr>
      </w:pPr>
      <w:r>
        <w:rPr>
          <w:i/>
          <w:iCs/>
          <w:lang w:val="en-US"/>
        </w:rPr>
        <w:t>“A</w:t>
      </w:r>
      <w:r w:rsidRPr="00B23EF9">
        <w:rPr>
          <w:i/>
          <w:iCs/>
          <w:lang w:val="en-US"/>
        </w:rPr>
        <w:t>s more complex and diversified technologies use AM in their production chains, intellectual property (IP) protection of shared data is becoming increasingly crucial”</w:t>
      </w:r>
      <w:r>
        <w:rPr>
          <w:i/>
          <w:iCs/>
          <w:lang w:val="en-US"/>
        </w:rPr>
        <w:t xml:space="preserve"> </w:t>
      </w:r>
      <w:r>
        <w:rPr>
          <w:lang w:val="en-US"/>
        </w:rPr>
        <w:t>(</w:t>
      </w:r>
      <w:r w:rsidRPr="00A203DC">
        <w:rPr>
          <w:noProof/>
          <w:lang w:val="en-US"/>
        </w:rPr>
        <w:t>Villegas</w:t>
      </w:r>
      <w:r>
        <w:rPr>
          <w:noProof/>
          <w:lang w:val="en-US"/>
        </w:rPr>
        <w:t xml:space="preserve"> </w:t>
      </w:r>
      <w:r w:rsidRPr="00707325">
        <w:rPr>
          <w:i/>
          <w:noProof/>
          <w:color w:val="FF0000"/>
          <w:lang w:val="en-US"/>
        </w:rPr>
        <w:t>et al.</w:t>
      </w:r>
      <w:r>
        <w:rPr>
          <w:noProof/>
          <w:lang w:val="en-US"/>
        </w:rPr>
        <w:t>,</w:t>
      </w:r>
      <w:r>
        <w:rPr>
          <w:lang w:val="en-US"/>
        </w:rPr>
        <w:t xml:space="preserve"> </w:t>
      </w:r>
      <w:r>
        <w:rPr>
          <w:lang w:val="en-US"/>
        </w:rPr>
        <w:fldChar w:fldCharType="begin" w:fldLock="1"/>
      </w:r>
      <w:r>
        <w:rPr>
          <w:lang w:val="en-US"/>
        </w:rPr>
        <w:instrText>ADDIN CSL_CITATION {"citationItems":[{"id":"ITEM-1","itemData":{"DOI":"https://doi.org/10.1364/OPTCON.480991","author":[{"dropping-particle":"","family":"Villegas","given":"Juan Esteban","non-dropping-particle":"","parse-names":false,"suffix":""},{"dropping-particle":"","family":"Jimoh","given":"Yusuf Omotayo","non-dropping-particle":"","parse-names":false,"suffix":""},{"dropping-particle":"","family":"Rasras","given":"Mahmoud","non-dropping-particle":"","parse-names":false,"suffix":""}],"container-title":"Optics Continuum","id":"ITEM-1","issue":"4","issued":{"date-parts":[["2023"]]},"page":"783-792","title":"Polarization encryption system using commercial LCDs for additive manufacturing","type":"article-journal","volume":"2"},"suppress-author":1,"uris":["http://www.mendeley.com/documents/?uuid=76a1bd27-a817-4e48-af02-bfe92ab5f55d"]}],"mendeley":{"formattedCitation":"(2023)","manualFormatting":"2023)","plainTextFormattedCitation":"(2023)","previouslyFormattedCitation":"(2023)"},"properties":{"noteIndex":0},"schema":"https://github.com/citation-style-language/schema/raw/master/csl-citation.json"}</w:instrText>
      </w:r>
      <w:r>
        <w:rPr>
          <w:lang w:val="en-US"/>
        </w:rPr>
        <w:fldChar w:fldCharType="separate"/>
      </w:r>
      <w:r w:rsidRPr="000C769A">
        <w:rPr>
          <w:noProof/>
          <w:lang w:val="en-US"/>
        </w:rPr>
        <w:t>2023</w:t>
      </w:r>
      <w:r>
        <w:rPr>
          <w:noProof/>
          <w:color w:val="FF0000"/>
          <w:lang w:val="en-US"/>
        </w:rPr>
        <w:t>, p.783</w:t>
      </w:r>
      <w:r w:rsidRPr="000C769A">
        <w:rPr>
          <w:noProof/>
          <w:lang w:val="en-US"/>
        </w:rPr>
        <w:t>)</w:t>
      </w:r>
      <w:r>
        <w:rPr>
          <w:lang w:val="en-US"/>
        </w:rPr>
        <w:fldChar w:fldCharType="end"/>
      </w:r>
      <w:r w:rsidRPr="00B23EF9">
        <w:rPr>
          <w:lang w:val="en-US"/>
        </w:rPr>
        <w:t xml:space="preserve">. </w:t>
      </w:r>
      <w:r>
        <w:rPr>
          <w:lang w:val="en-US"/>
        </w:rPr>
        <w:t>Indeed, the digital nature of AM exposes it to</w:t>
      </w:r>
      <w:r w:rsidRPr="00B23EF9">
        <w:rPr>
          <w:lang w:val="en-US"/>
        </w:rPr>
        <w:t xml:space="preserve"> higher risks of </w:t>
      </w:r>
      <w:r>
        <w:rPr>
          <w:lang w:val="en-US"/>
        </w:rPr>
        <w:t xml:space="preserve">IP </w:t>
      </w:r>
      <w:r w:rsidRPr="00B23EF9">
        <w:rPr>
          <w:lang w:val="en-US"/>
        </w:rPr>
        <w:t xml:space="preserve">loss and data breaches </w:t>
      </w:r>
      <w:r>
        <w:rPr>
          <w:lang w:val="en-US"/>
        </w:rPr>
        <w:t xml:space="preserve">than CM: this is critical for the medical sector since </w:t>
      </w:r>
      <w:r w:rsidRPr="00B23EF9">
        <w:rPr>
          <w:lang w:val="en-US"/>
        </w:rPr>
        <w:t xml:space="preserve">parts’ design </w:t>
      </w:r>
      <w:r w:rsidRPr="00B23EF9">
        <w:rPr>
          <w:i/>
          <w:iCs/>
          <w:lang w:val="en-US"/>
        </w:rPr>
        <w:t>“may follow a precisely engineered topology that is not intended to be disclosed”</w:t>
      </w:r>
      <w:r w:rsidRPr="00B23EF9">
        <w:rPr>
          <w:lang w:val="en-US"/>
        </w:rPr>
        <w:t xml:space="preserve"> </w:t>
      </w:r>
      <w:r>
        <w:rPr>
          <w:lang w:val="en-US"/>
        </w:rPr>
        <w:t>and</w:t>
      </w:r>
      <w:r w:rsidRPr="00B23EF9">
        <w:rPr>
          <w:lang w:val="en-US"/>
        </w:rPr>
        <w:t xml:space="preserve"> </w:t>
      </w:r>
      <w:r>
        <w:rPr>
          <w:lang w:val="en-US"/>
        </w:rPr>
        <w:t xml:space="preserve">contain </w:t>
      </w:r>
      <w:r w:rsidRPr="00B23EF9">
        <w:rPr>
          <w:i/>
          <w:iCs/>
          <w:lang w:val="en-US"/>
        </w:rPr>
        <w:t>“information about the physical description of a patient’s body and diagnostics”</w:t>
      </w:r>
      <w:r w:rsidRPr="00B23EF9">
        <w:rPr>
          <w:lang w:val="en-US"/>
        </w:rPr>
        <w:t xml:space="preserve"> which must be kept secret</w:t>
      </w:r>
      <w:r>
        <w:rPr>
          <w:lang w:val="en-US"/>
        </w:rPr>
        <w:fldChar w:fldCharType="begin" w:fldLock="1"/>
      </w:r>
      <w:r>
        <w:rPr>
          <w:lang w:val="en-US"/>
        </w:rPr>
        <w:instrText>ADDIN CSL_CITATION {"citationItems":[{"id":"ITEM-1","itemData":{"DOI":"https://doi.org/10.1364/OPTCON.480991","author":[{"dropping-particle":"","family":"Villegas","given":"Juan Esteban","non-dropping-particle":"","parse-names":false,"suffix":""},{"dropping-particle":"","family":"Jimoh","given":"Yusuf Omotayo","non-dropping-particle":"","parse-names":false,"suffix":""},{"dropping-particle":"","family":"Rasras","given":"Mahmoud","non-dropping-particle":"","parse-names":false,"suffix":""}],"container-title":"Optics Continuum","id":"ITEM-1","issue":"4","issued":{"date-parts":[["2023"]]},"page":"783-792","title":"Polarization encryption system using commercial LCDs for additive manufacturing","type":"article-journal","volume":"2"},"uris":["http://www.mendeley.com/documents/?uuid=76a1bd27-a817-4e48-af02-bfe92ab5f55d"]}],"mendeley":{"formattedCitation":"(Villegas, Jimoh and Rasras, 2023)","plainTextFormattedCitation":"(Villegas, Jimoh and Rasras, 2023)","previouslyFormattedCitation":"(Villegas, Jimoh and Rasras, 2023)"},"properties":{"noteIndex":0},"schema":"https://github.com/citation-style-language/schema/raw/master/csl-citation.json"}</w:instrText>
      </w:r>
      <w:r>
        <w:rPr>
          <w:lang w:val="en-US"/>
        </w:rPr>
        <w:fldChar w:fldCharType="separate"/>
      </w:r>
      <w:r w:rsidRPr="00707325">
        <w:rPr>
          <w:noProof/>
          <w:lang w:val="en-US"/>
        </w:rPr>
        <w:t xml:space="preserve"> </w:t>
      </w:r>
      <w:r>
        <w:rPr>
          <w:noProof/>
          <w:lang w:val="en-US"/>
        </w:rPr>
        <w:t>(</w:t>
      </w:r>
      <w:r w:rsidRPr="00A203DC">
        <w:rPr>
          <w:noProof/>
          <w:lang w:val="en-US"/>
        </w:rPr>
        <w:t>Villegas</w:t>
      </w:r>
      <w:r>
        <w:rPr>
          <w:noProof/>
          <w:lang w:val="en-US"/>
        </w:rPr>
        <w:t xml:space="preserve"> </w:t>
      </w:r>
      <w:r w:rsidRPr="00707325">
        <w:rPr>
          <w:i/>
          <w:noProof/>
          <w:color w:val="FF0000"/>
          <w:lang w:val="en-US"/>
        </w:rPr>
        <w:t>et al.</w:t>
      </w:r>
      <w:r>
        <w:rPr>
          <w:noProof/>
          <w:lang w:val="en-US"/>
        </w:rPr>
        <w:t>,</w:t>
      </w:r>
      <w:r>
        <w:rPr>
          <w:lang w:val="en-US"/>
        </w:rPr>
        <w:t xml:space="preserve"> </w:t>
      </w:r>
      <w:r>
        <w:rPr>
          <w:lang w:val="en-US"/>
        </w:rPr>
        <w:fldChar w:fldCharType="begin" w:fldLock="1"/>
      </w:r>
      <w:r>
        <w:rPr>
          <w:lang w:val="en-US"/>
        </w:rPr>
        <w:instrText>ADDIN CSL_CITATION {"citationItems":[{"id":"ITEM-1","itemData":{"DOI":"https://doi.org/10.1364/OPTCON.480991","author":[{"dropping-particle":"","family":"Villegas","given":"Juan Esteban","non-dropping-particle":"","parse-names":false,"suffix":""},{"dropping-particle":"","family":"Jimoh","given":"Yusuf Omotayo","non-dropping-particle":"","parse-names":false,"suffix":""},{"dropping-particle":"","family":"Rasras","given":"Mahmoud","non-dropping-particle":"","parse-names":false,"suffix":""}],"container-title":"Optics Continuum","id":"ITEM-1","issue":"4","issued":{"date-parts":[["2023"]]},"page":"783-792","title":"Polarization encryption system using commercial LCDs for additive manufacturing","type":"article-journal","volume":"2"},"suppress-author":1,"uris":["http://www.mendeley.com/documents/?uuid=76a1bd27-a817-4e48-af02-bfe92ab5f55d"]}],"mendeley":{"formattedCitation":"(2023)","manualFormatting":"2023)","plainTextFormattedCitation":"(2023)","previouslyFormattedCitation":"(2023)"},"properties":{"noteIndex":0},"schema":"https://github.com/citation-style-language/schema/raw/master/csl-citation.json"}</w:instrText>
      </w:r>
      <w:r>
        <w:rPr>
          <w:lang w:val="en-US"/>
        </w:rPr>
        <w:fldChar w:fldCharType="separate"/>
      </w:r>
      <w:r w:rsidRPr="000C769A">
        <w:rPr>
          <w:noProof/>
          <w:lang w:val="en-US"/>
        </w:rPr>
        <w:t>2023</w:t>
      </w:r>
      <w:r>
        <w:rPr>
          <w:noProof/>
          <w:color w:val="FF0000"/>
          <w:lang w:val="en-US"/>
        </w:rPr>
        <w:t>, p.784</w:t>
      </w:r>
      <w:r w:rsidRPr="000C769A">
        <w:rPr>
          <w:noProof/>
          <w:lang w:val="en-US"/>
        </w:rPr>
        <w:t>)</w:t>
      </w:r>
      <w:r>
        <w:rPr>
          <w:lang w:val="en-US"/>
        </w:rPr>
        <w:fldChar w:fldCharType="end"/>
      </w:r>
      <w:r>
        <w:rPr>
          <w:lang w:val="en-US"/>
        </w:rPr>
        <w:fldChar w:fldCharType="end"/>
      </w:r>
      <w:r w:rsidRPr="00B23EF9">
        <w:rPr>
          <w:lang w:val="en-US"/>
        </w:rPr>
        <w:t>.</w:t>
      </w:r>
      <w:r>
        <w:rPr>
          <w:lang w:val="en-US"/>
        </w:rPr>
        <w:t xml:space="preserve"> Moreover, with </w:t>
      </w:r>
      <w:r w:rsidRPr="00B23EF9">
        <w:rPr>
          <w:lang w:val="en-US"/>
        </w:rPr>
        <w:t xml:space="preserve">AM </w:t>
      </w:r>
      <w:r w:rsidRPr="00B23EF9">
        <w:rPr>
          <w:i/>
          <w:iCs/>
          <w:lang w:val="en-US"/>
        </w:rPr>
        <w:t>“instead of buying the designs of medical implants, one may copy them by applying reverse engineering or scanning the part and producing several copies”</w:t>
      </w:r>
      <w:r>
        <w:rPr>
          <w:lang w:val="en-US"/>
        </w:rPr>
        <w:t xml:space="preserve"> (</w:t>
      </w:r>
      <w:r w:rsidRPr="00E50596">
        <w:rPr>
          <w:noProof/>
          <w:lang w:val="en-US"/>
        </w:rPr>
        <w:t xml:space="preserve">Choudhary </w:t>
      </w:r>
      <w:r w:rsidRPr="00E50596">
        <w:rPr>
          <w:i/>
          <w:noProof/>
          <w:lang w:val="en-US"/>
        </w:rPr>
        <w:t>et al.</w:t>
      </w:r>
      <w:r>
        <w:rPr>
          <w:lang w:val="en-US"/>
        </w:rPr>
        <w:t xml:space="preserve"> </w:t>
      </w:r>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suppress-author":1,"uris":["http://www.mendeley.com/documents/?uuid=9a7aa52f-4e83-3271-b674-c8f6549dab50"]}],"mendeley":{"formattedCitation":"(2021)","manualFormatting":",2021)","plainTextFormattedCitation":"(2021)","previouslyFormattedCitation":"(2021)"},"properties":{"noteIndex":0},"schema":"https://github.com/citation-style-language/schema/raw/master/csl-citation.json"}</w:instrText>
      </w:r>
      <w:r>
        <w:rPr>
          <w:lang w:val="en-US"/>
        </w:rPr>
        <w:fldChar w:fldCharType="separate"/>
      </w:r>
      <w:r>
        <w:rPr>
          <w:noProof/>
          <w:lang w:val="en-US"/>
        </w:rPr>
        <w:t>,</w:t>
      </w:r>
      <w:r w:rsidRPr="005F0EF7">
        <w:rPr>
          <w:noProof/>
          <w:lang w:val="en-US"/>
        </w:rPr>
        <w:t>2021</w:t>
      </w:r>
      <w:r>
        <w:rPr>
          <w:noProof/>
          <w:color w:val="FF0000"/>
          <w:lang w:val="en-US"/>
        </w:rPr>
        <w:t>, p.643</w:t>
      </w:r>
      <w:r w:rsidRPr="005F0EF7">
        <w:rPr>
          <w:noProof/>
          <w:lang w:val="en-US"/>
        </w:rPr>
        <w:t>)</w:t>
      </w:r>
      <w:r>
        <w:rPr>
          <w:lang w:val="en-US"/>
        </w:rPr>
        <w:fldChar w:fldCharType="end"/>
      </w:r>
      <w:r>
        <w:rPr>
          <w:lang w:val="en-US"/>
        </w:rPr>
        <w:t xml:space="preserve">. </w:t>
      </w:r>
      <w:r w:rsidRPr="00B23EF9">
        <w:rPr>
          <w:lang w:val="en-US"/>
        </w:rPr>
        <w:t xml:space="preserve">This </w:t>
      </w:r>
      <w:r>
        <w:rPr>
          <w:lang w:val="en-US"/>
        </w:rPr>
        <w:t xml:space="preserve">happened </w:t>
      </w:r>
      <w:r w:rsidRPr="00B23EF9">
        <w:rPr>
          <w:lang w:val="en-US"/>
        </w:rPr>
        <w:t>during the C</w:t>
      </w:r>
      <w:r>
        <w:rPr>
          <w:lang w:val="en-US"/>
        </w:rPr>
        <w:t>OVID</w:t>
      </w:r>
      <w:r w:rsidRPr="00B23EF9">
        <w:rPr>
          <w:lang w:val="en-US"/>
        </w:rPr>
        <w:t>-19 pandemic</w:t>
      </w:r>
      <w:r>
        <w:rPr>
          <w:lang w:val="en-US"/>
        </w:rPr>
        <w:t xml:space="preserve"> </w:t>
      </w:r>
      <w:r w:rsidRPr="00B23EF9">
        <w:rPr>
          <w:lang w:val="en-US"/>
        </w:rPr>
        <w:t>where the use of reverse logistics and AM to produce respirator valves and</w:t>
      </w:r>
      <w:r>
        <w:rPr>
          <w:lang w:val="en-US"/>
        </w:rPr>
        <w:t xml:space="preserve"> </w:t>
      </w:r>
      <w:r w:rsidRPr="00181766">
        <w:rPr>
          <w:color w:val="FF0000"/>
          <w:lang w:val="en-US"/>
        </w:rPr>
        <w:t xml:space="preserve">Personal Protective Equipment (PPE) </w:t>
      </w:r>
      <w:r w:rsidR="000C7AB1" w:rsidRPr="000C7AB1">
        <w:rPr>
          <w:color w:val="FF0000"/>
          <w:lang w:val="en-US"/>
        </w:rPr>
        <w:t>created</w:t>
      </w:r>
      <w:r w:rsidRPr="000C7AB1">
        <w:rPr>
          <w:color w:val="FF0000"/>
          <w:lang w:val="en-US"/>
        </w:rPr>
        <w:t xml:space="preserve"> </w:t>
      </w:r>
      <w:r w:rsidRPr="003F1829">
        <w:rPr>
          <w:i/>
          <w:iCs/>
          <w:lang w:val="en-US"/>
        </w:rPr>
        <w:t>“legal trouble for someone with no ill intentions but only to help the community during the COVID-19 pandemic”</w:t>
      </w:r>
      <w:r w:rsidRPr="00B23EF9">
        <w:rPr>
          <w:lang w:val="en-US"/>
        </w:rPr>
        <w:t xml:space="preserve"> </w:t>
      </w:r>
      <w:r>
        <w:rPr>
          <w:lang w:val="en-US"/>
        </w:rPr>
        <w:fldChar w:fldCharType="begin" w:fldLock="1"/>
      </w:r>
      <w:r>
        <w:rPr>
          <w:lang w:val="en-US"/>
        </w:rPr>
        <w:instrText>ADDIN CSL_CITATION {"citationItems":[{"id":"ITEM-1","itemData":{"DOI":"10.1108/RPJ-08-2020-0198","abstract":"Purpose: During the COVID-19 pandemic, the three-dimensional (3D) printing community is actively participating to address the supply chain gap of essential medical supplies such as face masks, face shields, door adapters, test swabs and ventilator valves. This paper aims to present a comprehensive study on the role of 3D printing during the coronavirus (COVID-19) pandemic, its safety and its challenges. Design/methodology/approach: This review paper focuses on the applications of 3D printing in the fight against COVID-19 along with the safety and challenges associated with 3D printing to fight COVID-19. The literature presented in this paper is collected from the journal indexing engines including Scopus, Google Scholar, ResearchGate, PubMed, Web of Science, etc. The main keywords used for searches were 3D printing COVID-19, Safety of 3D printed parts, Sustainability of 3D printing, etc. Further possible iterations of the keywords were used to collect the literature. Findings: The applications of 3D printing in the fight against COVID-19 are 3D printed face masks, shields, ventilator valves, test swabs, drug deliveries and hands-free door adapters. As most of these measures are implemented hastily, the safety and reliability of these parts often lacked approval. The safety concerns include the safety of the printed parts, operators and secondary personnel such as the workers in material preparation and transportation. The future challenges include sustainability of the process, long term supply chain, intellectual property and royalty-free models, etc. Originality/value: This paper presents a comprehensive study on the applications of 3D printing in the fight against COVID-19 with emphasis on the safety and challenges in it.","author":[{"dropping-particle":"","family":"Singh","given":"S.N.","non-dropping-particle":"","parse-names":false,"suffix":""},{"dropping-particle":"","family":"Venkatesh","given":"V.S.S.","non-dropping-particle":"","parse-names":false,"suffix":""},{"dropping-particle":"","family":"Deoghare","given":"A.B.","non-dropping-particle":"","parse-names":false,"suffix":""}],"container-title":"Rapid Prototyping Journal","id":"ITEM-1","issue":"2","issued":{"date-parts":[["2021"]]},"page":"407-420","title":"A review on the role of 3D printing in the fight against COVID-19: safety and challenges","type":"article-journal","volume":"27"},"uris":["http://www.mendeley.com/documents/?uuid=dfa0d342-de55-3259-9ba0-4983ad9a5f44"]}],"mendeley":{"formattedCitation":"(Singh, Venkatesh and Deoghare, 2021)","plainTextFormattedCitation":"(Singh, Venkatesh and Deoghare, 2021)","previouslyFormattedCitation":"(Singh, Venkatesh and Deoghare, 2021)"},"properties":{"noteIndex":0},"schema":"https://github.com/citation-style-language/schema/raw/master/csl-citation.json"}</w:instrText>
      </w:r>
      <w:r>
        <w:rPr>
          <w:lang w:val="en-US"/>
        </w:rPr>
        <w:fldChar w:fldCharType="separate"/>
      </w:r>
      <w:r w:rsidRPr="00506EBC">
        <w:rPr>
          <w:noProof/>
          <w:lang w:val="en-US"/>
        </w:rPr>
        <w:t>(Singh</w:t>
      </w:r>
      <w:r>
        <w:rPr>
          <w:noProof/>
          <w:lang w:val="en-US"/>
        </w:rPr>
        <w:t xml:space="preserve"> </w:t>
      </w:r>
      <w:r w:rsidRPr="00226D01">
        <w:rPr>
          <w:i/>
          <w:noProof/>
          <w:color w:val="FF0000"/>
          <w:lang w:val="en-US"/>
        </w:rPr>
        <w:t>et al.</w:t>
      </w:r>
      <w:r w:rsidRPr="00506EBC">
        <w:rPr>
          <w:noProof/>
          <w:lang w:val="en-US"/>
        </w:rPr>
        <w:t>, 2021</w:t>
      </w:r>
      <w:r>
        <w:rPr>
          <w:noProof/>
          <w:color w:val="FF0000"/>
          <w:lang w:val="en-US"/>
        </w:rPr>
        <w:t>, p.417</w:t>
      </w:r>
      <w:r w:rsidRPr="00506EBC">
        <w:rPr>
          <w:noProof/>
          <w:lang w:val="en-US"/>
        </w:rPr>
        <w:t>)</w:t>
      </w:r>
      <w:r>
        <w:rPr>
          <w:lang w:val="en-US"/>
        </w:rPr>
        <w:fldChar w:fldCharType="end"/>
      </w:r>
      <w:r w:rsidRPr="00B23EF9">
        <w:rPr>
          <w:lang w:val="en-US"/>
        </w:rPr>
        <w:t xml:space="preserve">. This is the case of </w:t>
      </w:r>
      <w:proofErr w:type="spellStart"/>
      <w:r w:rsidRPr="00B23EF9">
        <w:rPr>
          <w:lang w:val="en-US"/>
        </w:rPr>
        <w:t>I</w:t>
      </w:r>
      <w:r>
        <w:rPr>
          <w:lang w:val="en-US"/>
        </w:rPr>
        <w:t>sinnova</w:t>
      </w:r>
      <w:proofErr w:type="spellEnd"/>
      <w:r w:rsidRPr="00B23EF9">
        <w:rPr>
          <w:lang w:val="en-US"/>
        </w:rPr>
        <w:t xml:space="preserve">, </w:t>
      </w:r>
      <w:r>
        <w:rPr>
          <w:lang w:val="en-US"/>
        </w:rPr>
        <w:t xml:space="preserve">who was threatened </w:t>
      </w:r>
      <w:r w:rsidR="000C7AB1" w:rsidRPr="000C7AB1">
        <w:rPr>
          <w:color w:val="FF0000"/>
          <w:lang w:val="en-US"/>
        </w:rPr>
        <w:t>with</w:t>
      </w:r>
      <w:r w:rsidRPr="000C7AB1">
        <w:rPr>
          <w:color w:val="FF0000"/>
          <w:lang w:val="en-US"/>
        </w:rPr>
        <w:t xml:space="preserve"> </w:t>
      </w:r>
      <w:r>
        <w:rPr>
          <w:lang w:val="en-US"/>
        </w:rPr>
        <w:t xml:space="preserve">a lawsuit by </w:t>
      </w:r>
      <w:r w:rsidRPr="0009792A">
        <w:rPr>
          <w:lang w:val="en-US"/>
        </w:rPr>
        <w:t>the manufacturer of the original part</w:t>
      </w:r>
      <w:r>
        <w:rPr>
          <w:lang w:val="en-US"/>
        </w:rPr>
        <w:t xml:space="preserve"> </w:t>
      </w:r>
      <w:r>
        <w:rPr>
          <w:lang w:val="en-US"/>
        </w:rPr>
        <w:fldChar w:fldCharType="begin" w:fldLock="1"/>
      </w:r>
      <w:r>
        <w:rPr>
          <w:lang w:val="en-US"/>
        </w:rPr>
        <w:instrText>ADDIN CSL_CITATION {"citationItems":[{"id":"ITEM-1","itemData":{"URL":"https://www.medicaldevice-network.com/news/3d-printed-valves-covid-19-italy/","author":[{"dropping-particle":"","family":"Medical Device Network","given":"","non-dropping-particle":"","parse-names":false,"suffix":""}],"id":"ITEM-1","issued":{"date-parts":[["2020"]]},"title":"Covid-19: start-up that saved lives with 3D-printed valve may face legal action","type":"webpage"},"uris":["http://www.mendeley.com/documents/?uuid=1eb184cf-9c05-4083-b493-3da914dfcbfc"]}],"mendeley":{"formattedCitation":"(Medical Device Network, 2020)","plainTextFormattedCitation":"(Medical Device Network, 2020)","previouslyFormattedCitation":"(Medical Device Network, 2020)"},"properties":{"noteIndex":0},"schema":"https://github.com/citation-style-language/schema/raw/master/csl-citation.json"}</w:instrText>
      </w:r>
      <w:r>
        <w:rPr>
          <w:lang w:val="en-US"/>
        </w:rPr>
        <w:fldChar w:fldCharType="separate"/>
      </w:r>
      <w:r w:rsidRPr="00506EBC">
        <w:rPr>
          <w:noProof/>
          <w:lang w:val="en-US"/>
        </w:rPr>
        <w:t>(Medical Device Network, 2020)</w:t>
      </w:r>
      <w:r>
        <w:rPr>
          <w:lang w:val="en-US"/>
        </w:rPr>
        <w:fldChar w:fldCharType="end"/>
      </w:r>
      <w:r>
        <w:rPr>
          <w:lang w:val="en-US"/>
        </w:rPr>
        <w:t>.</w:t>
      </w:r>
    </w:p>
    <w:p w14:paraId="1C276DAD" w14:textId="77777777" w:rsidR="002959B1" w:rsidRPr="00B23EF9" w:rsidRDefault="002959B1" w:rsidP="002959B1">
      <w:pPr>
        <w:jc w:val="both"/>
        <w:rPr>
          <w:lang w:val="en-US"/>
        </w:rPr>
      </w:pPr>
      <w:r w:rsidRPr="00B23EF9">
        <w:rPr>
          <w:lang w:val="en-US"/>
        </w:rPr>
        <w:t>In conclusion, we can derive the following proposition:</w:t>
      </w:r>
    </w:p>
    <w:p w14:paraId="2FA75280" w14:textId="77777777" w:rsidR="002959B1" w:rsidRPr="00B23EF9" w:rsidRDefault="002959B1" w:rsidP="002959B1">
      <w:pPr>
        <w:jc w:val="both"/>
        <w:rPr>
          <w:lang w:val="en-US"/>
        </w:rPr>
      </w:pPr>
      <w:r w:rsidRPr="00B23EF9">
        <w:rPr>
          <w:b/>
          <w:bCs/>
          <w:i/>
          <w:iCs/>
          <w:lang w:val="en-US"/>
        </w:rPr>
        <w:t>Proposition C5:</w:t>
      </w:r>
      <w:r w:rsidRPr="00B23EF9">
        <w:rPr>
          <w:lang w:val="en-US"/>
        </w:rPr>
        <w:t xml:space="preserve"> The use of AM for producing medical devices is accompanied by issues related to </w:t>
      </w:r>
      <w:r>
        <w:rPr>
          <w:lang w:val="en-US"/>
        </w:rPr>
        <w:t>IP</w:t>
      </w:r>
      <w:r w:rsidRPr="00B23EF9">
        <w:rPr>
          <w:lang w:val="en-US"/>
        </w:rPr>
        <w:t xml:space="preserve"> infringements and data breaches.</w:t>
      </w:r>
    </w:p>
    <w:p w14:paraId="4114CB5F" w14:textId="77777777" w:rsidR="002959B1" w:rsidRPr="0081429D" w:rsidRDefault="002959B1" w:rsidP="002959B1">
      <w:pPr>
        <w:jc w:val="both"/>
        <w:rPr>
          <w:b/>
          <w:bCs/>
          <w:i/>
          <w:iCs/>
          <w:lang w:val="en-US"/>
        </w:rPr>
      </w:pPr>
      <w:r w:rsidRPr="007A4A94">
        <w:rPr>
          <w:b/>
          <w:bCs/>
          <w:i/>
          <w:iCs/>
          <w:lang w:val="en-US"/>
        </w:rPr>
        <w:t>Social Sustainability</w:t>
      </w:r>
    </w:p>
    <w:p w14:paraId="55CAD14E" w14:textId="62023A51" w:rsidR="002959B1" w:rsidRDefault="002959B1" w:rsidP="002959B1">
      <w:pPr>
        <w:jc w:val="both"/>
        <w:rPr>
          <w:lang w:val="en-US"/>
        </w:rPr>
      </w:pPr>
      <w:r w:rsidRPr="0081429D">
        <w:rPr>
          <w:lang w:val="en-US"/>
        </w:rPr>
        <w:t xml:space="preserve">Contrarily to most CM technologies, </w:t>
      </w:r>
      <w:r w:rsidRPr="0021761E">
        <w:rPr>
          <w:lang w:val="en-US"/>
        </w:rPr>
        <w:t>“</w:t>
      </w:r>
      <w:r w:rsidRPr="0021761E">
        <w:rPr>
          <w:i/>
          <w:iCs/>
          <w:lang w:val="en-US"/>
        </w:rPr>
        <w:t>AM is an automated process that requires fewer number of workers</w:t>
      </w:r>
      <w:r>
        <w:rPr>
          <w:i/>
          <w:iCs/>
          <w:lang w:val="en-US"/>
        </w:rPr>
        <w:t>”</w:t>
      </w:r>
      <w:r w:rsidRPr="005971D4">
        <w:rPr>
          <w:iCs/>
          <w:lang w:val="en-US"/>
        </w:rPr>
        <w:t xml:space="preserve"> (</w:t>
      </w:r>
      <w:r w:rsidRPr="005971D4">
        <w:rPr>
          <w:iCs/>
          <w:noProof/>
          <w:lang w:val="en-US"/>
        </w:rPr>
        <w:t>Choudhary et al.,</w:t>
      </w:r>
      <w:r w:rsidRPr="005971D4">
        <w:rPr>
          <w:iCs/>
          <w:lang w:val="en-US"/>
        </w:rPr>
        <w:t xml:space="preserve"> </w:t>
      </w:r>
      <w:r w:rsidRPr="005971D4">
        <w:rPr>
          <w:iCs/>
          <w:lang w:val="en-US"/>
        </w:rPr>
        <w:fldChar w:fldCharType="begin" w:fldLock="1"/>
      </w:r>
      <w:r>
        <w:rPr>
          <w:iCs/>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suppress-author":1,"uris":["http://www.mendeley.com/documents/?uuid=9a7aa52f-4e83-3271-b674-c8f6549dab50"]}],"mendeley":{"formattedCitation":"(2021)","manualFormatting":"2021)","plainTextFormattedCitation":"(2021)","previouslyFormattedCitation":"(2021)"},"properties":{"noteIndex":0},"schema":"https://github.com/citation-style-language/schema/raw/master/csl-citation.json"}</w:instrText>
      </w:r>
      <w:r w:rsidRPr="005971D4">
        <w:rPr>
          <w:iCs/>
          <w:lang w:val="en-US"/>
        </w:rPr>
        <w:fldChar w:fldCharType="separate"/>
      </w:r>
      <w:r w:rsidRPr="005971D4">
        <w:rPr>
          <w:iCs/>
          <w:noProof/>
          <w:lang w:val="en-US"/>
        </w:rPr>
        <w:t>2021</w:t>
      </w:r>
      <w:r>
        <w:rPr>
          <w:iCs/>
          <w:noProof/>
          <w:color w:val="FF0000"/>
          <w:lang w:val="en-US"/>
        </w:rPr>
        <w:t>, p.642</w:t>
      </w:r>
      <w:r w:rsidRPr="005971D4">
        <w:rPr>
          <w:iCs/>
          <w:noProof/>
          <w:lang w:val="en-US"/>
        </w:rPr>
        <w:t>)</w:t>
      </w:r>
      <w:r w:rsidRPr="005971D4">
        <w:rPr>
          <w:iCs/>
          <w:lang w:val="en-US"/>
        </w:rPr>
        <w:fldChar w:fldCharType="end"/>
      </w:r>
      <w:r>
        <w:rPr>
          <w:iCs/>
          <w:lang w:val="en-US"/>
        </w:rPr>
        <w:t xml:space="preserve">, with </w:t>
      </w:r>
      <w:r w:rsidRPr="0081429D">
        <w:rPr>
          <w:lang w:val="en-US"/>
        </w:rPr>
        <w:t xml:space="preserve">one operator </w:t>
      </w:r>
      <w:r>
        <w:rPr>
          <w:lang w:val="en-US"/>
        </w:rPr>
        <w:t>capable of</w:t>
      </w:r>
      <w:r w:rsidRPr="0081429D">
        <w:rPr>
          <w:lang w:val="en-US"/>
        </w:rPr>
        <w:t xml:space="preserve"> operat</w:t>
      </w:r>
      <w:r>
        <w:rPr>
          <w:lang w:val="en-US"/>
        </w:rPr>
        <w:t>ing</w:t>
      </w:r>
      <w:r w:rsidRPr="0081429D">
        <w:rPr>
          <w:lang w:val="en-US"/>
        </w:rPr>
        <w:t xml:space="preserve"> multiple AM machines</w:t>
      </w:r>
      <w:r>
        <w:rPr>
          <w:iCs/>
          <w:lang w:val="en-US"/>
        </w:rPr>
        <w:t xml:space="preserve">. Consequently, </w:t>
      </w:r>
      <w:r w:rsidRPr="0081429D">
        <w:rPr>
          <w:lang w:val="en-US"/>
        </w:rPr>
        <w:t xml:space="preserve">AM is perceived as </w:t>
      </w:r>
      <w:r w:rsidR="00704720">
        <w:rPr>
          <w:lang w:val="en-US"/>
        </w:rPr>
        <w:t xml:space="preserve">a </w:t>
      </w:r>
      <w:r w:rsidRPr="0081429D">
        <w:rPr>
          <w:lang w:val="en-US"/>
        </w:rPr>
        <w:t xml:space="preserve">‘job killer’, </w:t>
      </w:r>
      <w:r w:rsidR="00704720" w:rsidRPr="00704720">
        <w:rPr>
          <w:color w:val="FF0000"/>
          <w:lang w:val="en-US"/>
        </w:rPr>
        <w:t>causing</w:t>
      </w:r>
      <w:r w:rsidRPr="00704720">
        <w:rPr>
          <w:color w:val="FF0000"/>
          <w:lang w:val="en-US"/>
        </w:rPr>
        <w:t xml:space="preserve"> </w:t>
      </w:r>
      <w:r w:rsidRPr="0081429D">
        <w:rPr>
          <w:lang w:val="en-US"/>
        </w:rPr>
        <w:t xml:space="preserve">employees </w:t>
      </w:r>
      <w:r w:rsidR="00704720" w:rsidRPr="00704720">
        <w:rPr>
          <w:color w:val="FF0000"/>
          <w:lang w:val="en-US"/>
        </w:rPr>
        <w:t>to resist</w:t>
      </w:r>
      <w:r w:rsidRPr="00704720">
        <w:rPr>
          <w:color w:val="FF0000"/>
          <w:lang w:val="en-US"/>
        </w:rPr>
        <w:t xml:space="preserve"> </w:t>
      </w:r>
      <w:r w:rsidRPr="0081429D">
        <w:rPr>
          <w:lang w:val="en-US"/>
        </w:rPr>
        <w:t>its adoption</w:t>
      </w:r>
      <w:r>
        <w:rPr>
          <w:lang w:val="en-US"/>
        </w:rPr>
        <w:t xml:space="preserve"> </w:t>
      </w:r>
      <w:r>
        <w:rPr>
          <w:lang w:val="en-US"/>
        </w:rPr>
        <w:fldChar w:fldCharType="begin" w:fldLock="1"/>
      </w:r>
      <w:r>
        <w:rPr>
          <w:lang w:val="en-US"/>
        </w:rPr>
        <w:instrText>ADDIN CSL_CITATION {"citationItems":[{"id":"ITEM-1","itemData":{"DOI":"10.1080/09537287.2021.1917720","abstract":"Industry 4.0 represents a new industrial paradigm ignited by disruptive technologies that can transform manufacturing into a cyber-physical system that integrates products, people and processes. However, there is little guidance concerning how to implement and integrate Industry 4.0 technologies by existing lean manufacturing (LM) systems. We select autonomous guided vehicles (AGVs) and internet of things (IoT) to develop an action plan that helps managers integrate Industry 4.0 technologies into their manufacturing systems and achieve lean automation. We conducted a case study of a large manufacturing company that introduced AGVs and IoT to automate its lean operations. We used socio-technical systems (STSs) design logic to integrate the two distinct domains (lean and automation) into an action plan that successfully meets six lean automation objectives. The findings demonstrate that AGVs implementation should include three phases: design, integration and continuous improvement. The lean automation objectives are: cost, reusability, reliability, simplicity, compactness, fit, engage and culture. The lean automation plan successfully manages the interactions and interplay between social factors (people and culture), technical factors (infrastructure and technology) and operational factors (routines</w:instrText>
      </w:r>
      <w:r w:rsidRPr="002C7308">
        <w:rPr>
          <w:lang w:val="en-US"/>
        </w:rPr>
        <w:instrText xml:space="preserve"> and processes). The lean automation plan has significant managerial implications helping companies integrate lean philosophy, which is people-centric, with Industry 4.0 technologies, which promote efficiency via automation.","author":[{"dropping-particle":"","family":"Vlachos","given":"I.P.","non-dropping-particle":"","parse-names":false,"suffix":""},{"dropping-particle":"","family":"Pascazzi","given":"R.M.","non-dropping-particle":"","parse-names":false,"suffix":""},{"dropping-particle":"","family":"Zobolas","given":"G.","non-dropping-particle":"","parse-names":false,"suffix":""},{"dropping-particle":"","family":"Repoussis","given":"P.","non-dropping-particle":"","parse-names":false,"suffix":""},{"dropping-particle":"","family":"Giannakis","given":"M.","non-dropping-particle":"","parse-names":false,"suffix":""}],"container-title":"Production Planning and Control","id":"ITEM-1","issue":"4","issued":{"date-parts":[["2023"]]},"page":"345-358","title":"Lean manufacturing systems in the area of Industry 4.0: a lean automation plan of AGVs/IoT integration","type":"article-journal","volume":"34"},"uris":["http://www.mendeley.com/documents/?uuid=512c47ea-e570-37d9-aafc-6c3ac317d7e4"]}],"mendeley":{"formattedCitation":"(Vlachos &lt;i&gt;et al.&lt;/i&gt;, 2023)","plainTextFormattedCitation":"(Vlachos et al., 2023)","previouslyFormattedCitation":"(Vlachos &lt;i&gt;et al.&lt;/i&gt;, 2023)"},"properties":{"noteIndex":0},"schema":"https://github.com/citation-style-language/schema/raw/master/csl-citation.json"}</w:instrText>
      </w:r>
      <w:r>
        <w:rPr>
          <w:lang w:val="en-US"/>
        </w:rPr>
        <w:fldChar w:fldCharType="separate"/>
      </w:r>
      <w:r w:rsidRPr="002C7308">
        <w:rPr>
          <w:noProof/>
          <w:lang w:val="en-US"/>
        </w:rPr>
        <w:t xml:space="preserve">(Vlachos </w:t>
      </w:r>
      <w:r w:rsidRPr="002C7308">
        <w:rPr>
          <w:i/>
          <w:noProof/>
          <w:lang w:val="en-US"/>
        </w:rPr>
        <w:t>et al.</w:t>
      </w:r>
      <w:r w:rsidRPr="002C7308">
        <w:rPr>
          <w:noProof/>
          <w:lang w:val="en-US"/>
        </w:rPr>
        <w:t>, 2023)</w:t>
      </w:r>
      <w:r>
        <w:rPr>
          <w:lang w:val="en-US"/>
        </w:rPr>
        <w:fldChar w:fldCharType="end"/>
      </w:r>
      <w:r w:rsidRPr="002C7308">
        <w:rPr>
          <w:lang w:val="en-US"/>
        </w:rPr>
        <w:t xml:space="preserve">. </w:t>
      </w:r>
      <w:r>
        <w:rPr>
          <w:lang w:val="en-US"/>
        </w:rPr>
        <w:t xml:space="preserve">Indeed, </w:t>
      </w:r>
      <w:r w:rsidRPr="005971D4">
        <w:rPr>
          <w:iCs/>
          <w:noProof/>
          <w:lang w:val="en-US"/>
        </w:rPr>
        <w:t>Choudhary et al.</w:t>
      </w:r>
      <w:r w:rsidRPr="005971D4">
        <w:rPr>
          <w:iCs/>
          <w:lang w:val="en-US"/>
        </w:rPr>
        <w:t xml:space="preserve"> </w:t>
      </w:r>
      <w:r>
        <w:rPr>
          <w:iCs/>
          <w:lang w:val="en-US"/>
        </w:rPr>
        <w:t>(</w:t>
      </w:r>
      <w:r w:rsidRPr="005971D4">
        <w:rPr>
          <w:iCs/>
          <w:lang w:val="en-US"/>
        </w:rPr>
        <w:fldChar w:fldCharType="begin" w:fldLock="1"/>
      </w:r>
      <w:r>
        <w:rPr>
          <w:iCs/>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suppress-author":1,"uris":["http://www.mendeley.com/documents/?uuid=9a7aa52f-4e83-3271-b674-c8f6549dab50"]}],"mendeley":{"formattedCitation":"(2021)","manualFormatting":"2021)","plainTextFormattedCitation":"(2021)","previouslyFormattedCitation":"(2021)"},"properties":{"noteIndex":0},"schema":"https://github.com/citation-style-language/schema/raw/master/csl-citation.json"}</w:instrText>
      </w:r>
      <w:r w:rsidRPr="005971D4">
        <w:rPr>
          <w:iCs/>
          <w:lang w:val="en-US"/>
        </w:rPr>
        <w:fldChar w:fldCharType="separate"/>
      </w:r>
      <w:r w:rsidRPr="005971D4">
        <w:rPr>
          <w:iCs/>
          <w:noProof/>
          <w:lang w:val="en-US"/>
        </w:rPr>
        <w:t>2021</w:t>
      </w:r>
      <w:r>
        <w:rPr>
          <w:iCs/>
          <w:noProof/>
          <w:color w:val="FF0000"/>
          <w:lang w:val="en-US"/>
        </w:rPr>
        <w:t>, p.642</w:t>
      </w:r>
      <w:r w:rsidRPr="005971D4">
        <w:rPr>
          <w:iCs/>
          <w:noProof/>
          <w:lang w:val="en-US"/>
        </w:rPr>
        <w:t>)</w:t>
      </w:r>
      <w:r w:rsidRPr="005971D4">
        <w:rPr>
          <w:iCs/>
          <w:lang w:val="en-US"/>
        </w:rPr>
        <w:fldChar w:fldCharType="end"/>
      </w:r>
      <w:r>
        <w:rPr>
          <w:iCs/>
          <w:lang w:val="en-US"/>
        </w:rPr>
        <w:t xml:space="preserve"> states that</w:t>
      </w:r>
      <w:r>
        <w:rPr>
          <w:i/>
          <w:lang w:val="en-US"/>
        </w:rPr>
        <w:t xml:space="preserve"> “</w:t>
      </w:r>
      <w:r w:rsidRPr="0021761E">
        <w:rPr>
          <w:i/>
          <w:iCs/>
          <w:lang w:val="en-US"/>
        </w:rPr>
        <w:t>workers have a fear of losing their jobs and resist to work with new technology</w:t>
      </w:r>
      <w:r w:rsidRPr="0021761E">
        <w:rPr>
          <w:lang w:val="en-US"/>
        </w:rPr>
        <w:t>”</w:t>
      </w:r>
      <w:r>
        <w:rPr>
          <w:lang w:val="en-US"/>
        </w:rPr>
        <w:t xml:space="preserve"> and </w:t>
      </w:r>
      <w:r w:rsidRPr="0021761E">
        <w:rPr>
          <w:lang w:val="en-US"/>
        </w:rPr>
        <w:t>that “</w:t>
      </w:r>
      <w:r w:rsidRPr="0021761E">
        <w:rPr>
          <w:i/>
          <w:iCs/>
          <w:lang w:val="en-US"/>
        </w:rPr>
        <w:t>organizations may face resistance in workers to adopt new technology due to the anticipation of losing their jobs because AM is an automated process</w:t>
      </w:r>
      <w:r w:rsidRPr="0021761E">
        <w:rPr>
          <w:lang w:val="en-US"/>
        </w:rPr>
        <w:t>”</w:t>
      </w:r>
      <w:r>
        <w:rPr>
          <w:lang w:val="en-US"/>
        </w:rPr>
        <w:t>.</w:t>
      </w:r>
    </w:p>
    <w:p w14:paraId="60CC7659" w14:textId="77777777" w:rsidR="002959B1" w:rsidRPr="002C7308" w:rsidRDefault="002959B1" w:rsidP="002959B1">
      <w:pPr>
        <w:jc w:val="both"/>
        <w:rPr>
          <w:lang w:val="en-US"/>
        </w:rPr>
      </w:pPr>
      <w:r w:rsidRPr="002C7308">
        <w:rPr>
          <w:lang w:val="en-US"/>
        </w:rPr>
        <w:t>In conclusion, we can derive the following proposition:</w:t>
      </w:r>
    </w:p>
    <w:p w14:paraId="1EE52C72" w14:textId="77777777" w:rsidR="002959B1" w:rsidRPr="0081429D" w:rsidRDefault="002959B1" w:rsidP="002959B1">
      <w:pPr>
        <w:jc w:val="both"/>
        <w:rPr>
          <w:lang w:val="en-US"/>
        </w:rPr>
      </w:pPr>
      <w:r w:rsidRPr="0081429D">
        <w:rPr>
          <w:b/>
          <w:bCs/>
          <w:i/>
          <w:iCs/>
          <w:lang w:val="en-US"/>
        </w:rPr>
        <w:t>Proposition C6</w:t>
      </w:r>
      <w:r w:rsidRPr="0081429D">
        <w:rPr>
          <w:lang w:val="en-US"/>
        </w:rPr>
        <w:t>: AM requires less workforce than conventional manufacturing techniques and hence employees are reluctant to its adoption.</w:t>
      </w:r>
    </w:p>
    <w:p w14:paraId="58E6CB68" w14:textId="77777777" w:rsidR="002959B1" w:rsidRDefault="002959B1" w:rsidP="002959B1">
      <w:pPr>
        <w:jc w:val="both"/>
        <w:rPr>
          <w:b/>
          <w:bCs/>
          <w:i/>
          <w:iCs/>
          <w:lang w:val="en-US"/>
        </w:rPr>
      </w:pPr>
      <w:r w:rsidRPr="000B4FCB">
        <w:rPr>
          <w:b/>
          <w:bCs/>
          <w:i/>
          <w:iCs/>
          <w:lang w:val="en-US"/>
        </w:rPr>
        <w:t>Standardization and Certification</w:t>
      </w:r>
    </w:p>
    <w:p w14:paraId="29164540" w14:textId="39C7E98B" w:rsidR="002959B1" w:rsidRDefault="002959B1" w:rsidP="002959B1">
      <w:pPr>
        <w:jc w:val="both"/>
        <w:rPr>
          <w:lang w:val="en-US"/>
        </w:rPr>
      </w:pPr>
      <w:r w:rsidRPr="00A35C8C">
        <w:rPr>
          <w:lang w:val="en-US"/>
        </w:rPr>
        <w:t>As reported by</w:t>
      </w:r>
      <w:r>
        <w:rPr>
          <w:lang w:val="en-US"/>
        </w:rPr>
        <w:t xml:space="preserve"> </w:t>
      </w:r>
      <w:r w:rsidRPr="00174C48">
        <w:rPr>
          <w:noProof/>
          <w:lang w:val="en-US"/>
        </w:rPr>
        <w:t>Prashar, Vasudev and Bhuddhi</w:t>
      </w:r>
      <w:r>
        <w:rPr>
          <w:lang w:val="en-US"/>
        </w:rPr>
        <w:t xml:space="preserve"> </w:t>
      </w:r>
      <w:r>
        <w:rPr>
          <w:lang w:val="en-US"/>
        </w:rPr>
        <w:fldChar w:fldCharType="begin" w:fldLock="1"/>
      </w:r>
      <w:r>
        <w:rPr>
          <w:lang w:val="en-US"/>
        </w:rPr>
        <w:instrText>ADDIN CSL_CITATION {"citationItems":[{"id":"ITEM-1","itemData":{"DOI":"10.1007/s12008-022-00956-4","abstract":"Additive Manufacturing (AM) technology enables the production of personalized goods at reduced development costs, shorter lead times, lower energy consumption during manufacturing, and decreased material waste. AM will be consolidated as a leading technology in numerous sectors in the near future due to the maturity of the technology, the wide range of possibilities afforded by 3D printing, and the institutional push. One of the most important aspects of Industry 4.0 is 3D printing. It may be used to fabricate complicated parts and allows companies to cut inventory, develop on-demand items, create smaller localized manufacturing conditions, and even shorten supply chains. AM is expected to increase rapidly in the future because of its above stated remarkable “performance record.“ According to a report published the AM market is predicted to produce US$2 trillion worth of components and end products by year 2030. Hence integration of smart technology and production systems or indirectly one can say that AM is promoting Industry 4.0 and it plays a pivotal role in solving some of the 4th industrial revolution’s most important needs. AM is a future paradigm for futuristic production systems, and Industry 4.0 will leverage its potential to reach essential goals. AM will be found now days in a variety of industrial applications including aerospace and health care to consumer goods. This review article discusses about brief AM technology, history, its industrial applications, challenges, and future prospective. Finally, case studies using AM has been considered.","author":[{"dropping-particle":"","family":"Prashar","given":"G.","non-dropping-particle":"","parse-names":false,"suffix":""},{"dropping-particle":"","family":"Vasudev","given":"H.","non-dropping-particle":"","parse-names":false,"suffix":""},{"dropping-particle":"","family":"Bhuddhi","given":"D.","non-dropping-particle":"","parse-names":false,"suffix":""}],"container-title":"International Journal on Interactive Design and Manufacturing","id":"ITEM-1","issued":{"date-parts":[["2022"]]},"title":"Additive manufacturing: expanding 3D printing horizon in industry 4.0","type":"article-journal"},"suppress-author":1,"uris":["http://www.mendeley.com/documents/?uuid=bca858e6-628b-3d4b-8fbf-9c27b155f28d"]}],"mendeley":{"formattedCitation":"(2022)","plainTextFormattedCitation":"(2022)","previouslyFormattedCitation":"(2022)"},"properties":{"noteIndex":0},"schema":"https://github.com/citation-style-language/schema/raw/master/csl-citation.json"}</w:instrText>
      </w:r>
      <w:r>
        <w:rPr>
          <w:lang w:val="en-US"/>
        </w:rPr>
        <w:fldChar w:fldCharType="separate"/>
      </w:r>
      <w:r w:rsidRPr="00EC5381">
        <w:rPr>
          <w:noProof/>
          <w:lang w:val="en-US"/>
        </w:rPr>
        <w:t>(2022</w:t>
      </w:r>
      <w:r>
        <w:rPr>
          <w:noProof/>
          <w:color w:val="FF0000"/>
          <w:lang w:val="en-US"/>
        </w:rPr>
        <w:t>, p.2230</w:t>
      </w:r>
      <w:r w:rsidRPr="00EC5381">
        <w:rPr>
          <w:noProof/>
          <w:lang w:val="en-US"/>
        </w:rPr>
        <w:t>)</w:t>
      </w:r>
      <w:r>
        <w:rPr>
          <w:lang w:val="en-US"/>
        </w:rPr>
        <w:fldChar w:fldCharType="end"/>
      </w:r>
      <w:r w:rsidRPr="00A35C8C">
        <w:rPr>
          <w:lang w:val="en-US"/>
        </w:rPr>
        <w:t xml:space="preserve">, </w:t>
      </w:r>
      <w:r>
        <w:rPr>
          <w:lang w:val="en-US"/>
        </w:rPr>
        <w:t xml:space="preserve">AM presents </w:t>
      </w:r>
      <w:r w:rsidRPr="00A35C8C">
        <w:rPr>
          <w:lang w:val="en-US"/>
        </w:rPr>
        <w:t>“</w:t>
      </w:r>
      <w:r w:rsidRPr="00A35C8C">
        <w:rPr>
          <w:i/>
          <w:iCs/>
          <w:lang w:val="en-US"/>
        </w:rPr>
        <w:t>a gap which required to be closed with regard to AM standardization and qualification</w:t>
      </w:r>
      <w:r w:rsidRPr="00A35C8C">
        <w:rPr>
          <w:lang w:val="en-US"/>
        </w:rPr>
        <w:t>”. For</w:t>
      </w:r>
      <w:r>
        <w:rPr>
          <w:lang w:val="en-US"/>
        </w:rPr>
        <w:t xml:space="preserve"> </w:t>
      </w:r>
      <w:r w:rsidRPr="00174C48">
        <w:rPr>
          <w:noProof/>
          <w:lang w:val="en-US"/>
        </w:rPr>
        <w:t xml:space="preserve">Goda </w:t>
      </w:r>
      <w:r w:rsidRPr="00174C48">
        <w:rPr>
          <w:i/>
          <w:noProof/>
          <w:lang w:val="en-US"/>
        </w:rPr>
        <w:t>et al.</w:t>
      </w:r>
      <w:r>
        <w:rPr>
          <w:lang w:val="en-US"/>
        </w:rPr>
        <w:t xml:space="preserve"> </w:t>
      </w:r>
      <w:r>
        <w:rPr>
          <w:lang w:val="en-US"/>
        </w:rPr>
        <w:fldChar w:fldCharType="begin" w:fldLock="1"/>
      </w:r>
      <w:r>
        <w:rPr>
          <w:lang w:val="en-US"/>
        </w:rPr>
        <w:instrText>ADDIN CSL_CITATION {"citationItems":[{"id":"ITEM-1","itemData":{"DOI":"10.1177/09544119211070373","abstract":"The covid-19 outbreak has caused a shortage of masks and other healthcare products for the general public around the globe. In addition, it has also affected the supply of personal protective equipment (PPE) used by healthcare services because of a sudden increase in their demand. This significant disruption in the global supply chain of these products resulted in, leaving many staff and patients without protection. The additive manufacturing (AM) industry is going through extraordinary times and can provide emergency responses to help deal with the global crisis caused by the COVID-19 pandemic. The objective of the present work is therefore to perform an up-to-date review to determine the capacity of AM to provide exclusive benefits for the medical healthcare supplies sector to fight this current situation. In this review, it is found that AM technology has proved that it can be used as a volume manufacturing technology for the ongoing crisis. However, the standardization and certification are appeared to represent the main challenges for adopting the AM in healthcare against COVID-19. Furthermore, additively manufactured materials for medical applications must be developed for medical environments. Most printed medical products for COVID-19 require biocompatibility evaluation and shall prove their ability to sterilize. Finally, this review concluded that AM technology can fulfill the requirements of face masks and ventilator parts for healthcare systems for proper controlling and treating of COVID-19 patients when the safety and efficacy of these devices are ensured.","author":[{"dropping-particle":"","family":"Goda","given":"I.","non-dropping-particle":"","parse-names":false,"suffix":""},{"dropping-particle":"","family":"Nachtane","given":"M.","non-dropping-particle":"","parse-names":false,"suffix":""},{"dropping-particle":"","family":"Qureshi","given":"Y.","non-dropping-particle":"","parse-names":false,"suffix":""},{"dropping-particle":"","family":"Benyahia","given":"H.","non-dropping-particle":"","parse-names":false,"suffix":""},{"dropping-particle":"","family":"Tarfaoui","given":"M.","non-dropping-particle":"","parse-names":false,"suffix":""}],"container-title":"Proceedings of the Institution of Mechanical Engineers, Part H: Journal of Engineering in Medicine","id":"ITEM-1","issue":"5","issued":{"date-parts":[["2022"]]},"page":"613-627","title":"COVID-19: Current challenges regarding medical healthcare supplies and their implications on the global additive manufacturing industry","type":"article-journal","volume":"236"},"suppress-author":1,"uris":["http://www.mendeley.com/documents/?uuid=8e17419f-8864-379a-8c76-427ea1ebcd93"]}],"mendeley":{"formattedCitation":"(2022)","plainTextFormattedCitation":"(2022)","previouslyFormattedCitation":"(2022)"},"properties":{"noteIndex":0},"schema":"https://github.com/citation-style-language/schema/raw/master/csl-citation.json"}</w:instrText>
      </w:r>
      <w:r>
        <w:rPr>
          <w:lang w:val="en-US"/>
        </w:rPr>
        <w:fldChar w:fldCharType="separate"/>
      </w:r>
      <w:r w:rsidRPr="00EC5381">
        <w:rPr>
          <w:noProof/>
          <w:lang w:val="en-US"/>
        </w:rPr>
        <w:t>(2022</w:t>
      </w:r>
      <w:r>
        <w:rPr>
          <w:noProof/>
          <w:color w:val="FF0000"/>
          <w:lang w:val="en-US"/>
        </w:rPr>
        <w:t>, p.614</w:t>
      </w:r>
      <w:r w:rsidRPr="00EC5381">
        <w:rPr>
          <w:noProof/>
          <w:lang w:val="en-US"/>
        </w:rPr>
        <w:t>)</w:t>
      </w:r>
      <w:r>
        <w:rPr>
          <w:lang w:val="en-US"/>
        </w:rPr>
        <w:fldChar w:fldCharType="end"/>
      </w:r>
      <w:r w:rsidRPr="00A35C8C">
        <w:rPr>
          <w:lang w:val="en-US"/>
        </w:rPr>
        <w:t xml:space="preserve">, the challenge of </w:t>
      </w:r>
      <w:r w:rsidR="00704720" w:rsidRPr="00704720">
        <w:rPr>
          <w:color w:val="FF0000"/>
          <w:lang w:val="en-US"/>
        </w:rPr>
        <w:t xml:space="preserve">the </w:t>
      </w:r>
      <w:r w:rsidRPr="00A35C8C">
        <w:rPr>
          <w:lang w:val="en-US"/>
        </w:rPr>
        <w:t xml:space="preserve">standardization and certification of AM medical devices even represented </w:t>
      </w:r>
      <w:r w:rsidRPr="00A35C8C">
        <w:rPr>
          <w:i/>
          <w:iCs/>
          <w:lang w:val="en-US"/>
        </w:rPr>
        <w:t>“the major challenge facing the adoption of 3D printing”</w:t>
      </w:r>
      <w:r w:rsidRPr="00A35C8C">
        <w:rPr>
          <w:lang w:val="en-US"/>
        </w:rPr>
        <w:t>. In general, as described by</w:t>
      </w:r>
      <w:r>
        <w:rPr>
          <w:lang w:val="en-US"/>
        </w:rPr>
        <w:t xml:space="preserve"> </w:t>
      </w:r>
      <w:r w:rsidRPr="00174C48">
        <w:rPr>
          <w:noProof/>
          <w:lang w:val="en-US"/>
        </w:rPr>
        <w:t xml:space="preserve">Willemsen </w:t>
      </w:r>
      <w:r w:rsidRPr="00174C48">
        <w:rPr>
          <w:i/>
          <w:noProof/>
          <w:lang w:val="en-US"/>
        </w:rPr>
        <w:t>et al.</w:t>
      </w:r>
      <w:r>
        <w:rPr>
          <w:lang w:val="en-US"/>
        </w:rPr>
        <w:t xml:space="preserve"> </w:t>
      </w:r>
      <w:r>
        <w:rPr>
          <w:lang w:val="en-US"/>
        </w:rPr>
        <w:fldChar w:fldCharType="begin" w:fldLock="1"/>
      </w:r>
      <w:r>
        <w:rPr>
          <w:lang w:val="en-US"/>
        </w:rPr>
        <w:instrText>ADDIN CSL_CITATION {"citationItems":[{"id":"ITEM-1","itemData":{"DOI":"10.1016/S2589-7500(19)30067-6","abstract":"Background: Additive manufacturing or three-dimensional (3D) printing of metal implants can provide novel solutions for difficult-to-treat conditions, yet legislation concerning patient-specific implants complicates the implementation of these techniques in daily practice. In this Article, we share our acquired knowledge of the logistical and legal challenges associated with the use of patient-specific 3D-printed implants to treat spinal instabilities. Methods: Two patients with semiurgent cases of spinal instability presented to our hospital in the Netherlands. In case 1, severe kyphotic deformity of the thoracic spine due to neurofibromatosis type 1 had led to incomplete paralysis, and a strong metallic strut extending from C6 to T11 was deemed necessary to provide long-term anterior support. In case 2, the patient presented with progressive paralysis caused by cervicothoracic dissociation due to vanishing bone disease. As the C5–T1 vertebral bodies had mostly vanished, an implant spanning the anterior spine from C4 to T2 was required. Because of the complex and challenging nature of both cases, conventional approaches were deemed inadequate; instead, patient-specific implants were designed with use of CT scans and computer-aided design software, and 3D printed in titanium with direct metal printing. For each implant, to ensure patient safety, a comprehensive technical file (describing the clinical substantiation, technical and design considerations, risk analysis, manufacturing process, and labelling) was produced in collaboration with a university department certified for the development and manufacturing of medical devices. Because the implants were categorised as custom-made or personalised devices under the EU Medical Device Regulation, the usual procedures for review and approval of medical devices by a notified body were not required. Finite-element analyses, compression strength tests, and cadaveric experiments were also done to ensure the devices were safe to use. Findings: The planning, design, production, and insertion of the 3D-printed personalised implant took around 6 months in the first patient, but, given the experience from the first case, only took around 6 weeks in the second patient. In both patients, the surgeries went as planned and good positioning of each implant was confirmed. Both patients were discharged home within 1 week after the surgery. In the first patient, a fatigue fracture occured in one of the conventional posterio…","author":[{"dropping-particle":"","family":"Willemsen","given":"K.","non-dropping-particle":"","parse-names":false,"suffix":""},{"dropping-particle":"","family":"Nizak","given":"R.","non-dropping-particle":"","parse-names":false,"suffix":""},{"dropping-particle":"","family":"Noordmans","given":"H.J.","non-dropping-particle":"","parse-names":false,"suffix":""},{"dropping-particle":"","family":"Castelein","given":"R.M.","non-dropping-particle":"","parse-names":false,"suffix":""},{"dropping-particle":"","family":"Weinans","given":"H.","non-dropping-particle":"","parse-names":false,"suffix":""},{"dropping-particle":"","family":"Kruyt","given":"M.C.","non-dropping-particle":"","parse-names":false,"suffix":""}],"container-title":"The Lancet Digital Health","id":"ITEM-1","issue":"4","issued":{"date-parts":[["2019"]]},"page":"e163-e171","title":"Challenges in the design and regulatory approval of 3D-printed surgical implants: a two-case series","type":"article-journal","volume":"1"},"suppress-author":1,"uris":["http://www.mendeley.com/documents/?uuid=03dc871b-c7ef-36c2-852a-260895629d02"]}],"mendeley":{"formattedCitation":"(2019)","plainTextFormattedCitation":"(2019)","previouslyFormattedCitation":"(2019)"},"properties":{"noteIndex":0},"schema":"https://github.com/citation-style-language/schema/raw/master/csl-citation.json"}</w:instrText>
      </w:r>
      <w:r>
        <w:rPr>
          <w:lang w:val="en-US"/>
        </w:rPr>
        <w:fldChar w:fldCharType="separate"/>
      </w:r>
      <w:r w:rsidRPr="00EC5381">
        <w:rPr>
          <w:noProof/>
          <w:lang w:val="en-US"/>
        </w:rPr>
        <w:t>(2019</w:t>
      </w:r>
      <w:r>
        <w:rPr>
          <w:noProof/>
          <w:color w:val="FF0000"/>
          <w:lang w:val="en-US"/>
        </w:rPr>
        <w:t>, p.163</w:t>
      </w:r>
      <w:r w:rsidRPr="00EC5381">
        <w:rPr>
          <w:noProof/>
          <w:lang w:val="en-US"/>
        </w:rPr>
        <w:t>)</w:t>
      </w:r>
      <w:r>
        <w:rPr>
          <w:lang w:val="en-US"/>
        </w:rPr>
        <w:fldChar w:fldCharType="end"/>
      </w:r>
      <w:r w:rsidRPr="00A35C8C">
        <w:rPr>
          <w:lang w:val="en-US"/>
        </w:rPr>
        <w:t>, “</w:t>
      </w:r>
      <w:r w:rsidRPr="00A35C8C">
        <w:rPr>
          <w:i/>
          <w:iCs/>
          <w:lang w:val="en-US"/>
        </w:rPr>
        <w:t>regulations tend to be restrictive, and can even impede innovative and improved patient care</w:t>
      </w:r>
      <w:r>
        <w:rPr>
          <w:i/>
          <w:iCs/>
          <w:lang w:val="en-US"/>
        </w:rPr>
        <w:t xml:space="preserve">. […] </w:t>
      </w:r>
      <w:proofErr w:type="gramStart"/>
      <w:r>
        <w:rPr>
          <w:i/>
          <w:iCs/>
          <w:lang w:val="en-US"/>
        </w:rPr>
        <w:t>Consequently</w:t>
      </w:r>
      <w:proofErr w:type="gramEnd"/>
      <w:r>
        <w:rPr>
          <w:i/>
          <w:iCs/>
          <w:lang w:val="en-US"/>
        </w:rPr>
        <w:t xml:space="preserve"> </w:t>
      </w:r>
      <w:r w:rsidRPr="00A35C8C">
        <w:rPr>
          <w:i/>
          <w:iCs/>
          <w:lang w:val="en-US"/>
        </w:rPr>
        <w:t>surgeons often opt not for the best (</w:t>
      </w:r>
      <w:proofErr w:type="spellStart"/>
      <w:r w:rsidRPr="00A35C8C">
        <w:rPr>
          <w:i/>
          <w:iCs/>
          <w:lang w:val="en-US"/>
        </w:rPr>
        <w:t>i</w:t>
      </w:r>
      <w:r>
        <w:rPr>
          <w:i/>
          <w:iCs/>
          <w:lang w:val="en-US"/>
        </w:rPr>
        <w:t>.</w:t>
      </w:r>
      <w:r w:rsidRPr="00A35C8C">
        <w:rPr>
          <w:i/>
          <w:iCs/>
          <w:lang w:val="en-US"/>
        </w:rPr>
        <w:t>e</w:t>
      </w:r>
      <w:proofErr w:type="spellEnd"/>
      <w:r w:rsidRPr="00A35C8C">
        <w:rPr>
          <w:i/>
          <w:iCs/>
          <w:lang w:val="en-US"/>
        </w:rPr>
        <w:t xml:space="preserve">, </w:t>
      </w:r>
      <w:proofErr w:type="spellStart"/>
      <w:r w:rsidRPr="00A35C8C">
        <w:rPr>
          <w:i/>
          <w:iCs/>
          <w:lang w:val="en-US"/>
        </w:rPr>
        <w:t>personalised</w:t>
      </w:r>
      <w:proofErr w:type="spellEnd"/>
      <w:r w:rsidRPr="00A35C8C">
        <w:rPr>
          <w:i/>
          <w:iCs/>
          <w:lang w:val="en-US"/>
        </w:rPr>
        <w:t xml:space="preserve">) treatment, but for the more </w:t>
      </w:r>
      <w:r w:rsidRPr="00A35C8C">
        <w:rPr>
          <w:i/>
          <w:iCs/>
          <w:lang w:val="en-US"/>
        </w:rPr>
        <w:lastRenderedPageBreak/>
        <w:t>convenient, conventional approach</w:t>
      </w:r>
      <w:r w:rsidRPr="00A35C8C">
        <w:rPr>
          <w:lang w:val="en-US"/>
        </w:rPr>
        <w:t>”. Therefore, “</w:t>
      </w:r>
      <w:bookmarkStart w:id="0" w:name="_Hlk161254408"/>
      <w:r w:rsidRPr="00A35C8C">
        <w:rPr>
          <w:i/>
          <w:iCs/>
          <w:lang w:val="en-US"/>
        </w:rPr>
        <w:t xml:space="preserve">there is a vital need to advance methods for defect </w:t>
      </w:r>
      <w:r w:rsidRPr="00A82C3E">
        <w:rPr>
          <w:i/>
          <w:iCs/>
          <w:lang w:val="en-US"/>
        </w:rPr>
        <w:t xml:space="preserve">detection </w:t>
      </w:r>
      <w:r w:rsidRPr="00A82C3E">
        <w:rPr>
          <w:i/>
          <w:lang w:val="en-US"/>
        </w:rPr>
        <w:t>and qualification procedures in printing processes</w:t>
      </w:r>
      <w:bookmarkEnd w:id="0"/>
      <w:r w:rsidRPr="00A82C3E">
        <w:rPr>
          <w:i/>
          <w:lang w:val="en-US"/>
        </w:rPr>
        <w:t>”</w:t>
      </w:r>
      <w:r w:rsidRPr="00A35C8C">
        <w:rPr>
          <w:lang w:val="en-US"/>
        </w:rPr>
        <w:t xml:space="preserve"> </w:t>
      </w:r>
      <w:r>
        <w:rPr>
          <w:lang w:val="en-US"/>
        </w:rPr>
        <w:fldChar w:fldCharType="begin" w:fldLock="1"/>
      </w:r>
      <w:r>
        <w:rPr>
          <w:lang w:val="en-US"/>
        </w:rPr>
        <w:instrText>ADDIN CSL_CITATION {"citationItems":[{"id":"ITEM-1","itemData":{"DOI":"10.1016/j.addma.2018.07.004","abstract":"Precision medicine is an emerging field in healthcare that seeks to tailor preventive and therapeutic strategies to the unique physiology, biochemistry, lifestyles, and genetics of individual patients. There are several technologies that are key to the successful delivery of precision medicine including pharmacogenomics, pharmacometabolomics, improved point-of-care testing, and therapeutically-tailored medications. The inclusion of additive manufacturing (AM) technology, more commonly known as 3D printing, in the manufacture of oral dosage forms such as tablets, provides an avenue for the implementation of precision medicine in current healthcare practice via the prescription of specific dosage forms and drug combinations tailored to individual needs. Widespread commercialization of AM of pharmaceuticals has the potential to disrupt the supply chain used by the healthcare industry worldwide with the cost-saving potential of minimizing waste related to unused, expired medications. Despite the potential of this technology, many clinical and regulatory challenges will need to be addressed prior to large-scale implementation of AM fabricated therapeutics for precision medicine applications. This review investigates both the potential and the challenges of delivering AM fabricated medications for therapeutic use in precision medicine applications.","author":[{"dropping-particle":"","family":"Trivedi","given":"M.","non-dropping-particle":"","parse-names":false,"suffix":""},{"dropping-particle":"","family":"Jee","given":"J.","non-dropping-particle":"","parse-names":false,"suffix":""},{"dropping-particle":"","family":"Silva","given":"S.","non-dropping-particle":"","parse-names":false,"suffix":""},{"dropping-particle":"","family":"Blomgren","given":"C.","non-dropping-particle":"","parse-names":false,"suffix":""},{"dropping-particle":"","family":"Pontinha","given":"V.M.","non-dropping-particle":"","parse-names":false,"suffix":""},{"dropping-particle":"","family":"Dixon","given":"D.L.","non-dropping-particle":"","parse-names":false,"suffix":""},{"dropping-particle":"","family":"Tassel","given":"B.","non-dropping-particle":"Van","parse-names":false,"suffix":""},{"dropping-particle":"","family":"Bortner","given":"M.J.","non-dropping-particle":"","parse-names":false,"suffix":""},{"dropping-particle":"","family":"Williams","given":"C.","non-dropping-particle":"","parse-names":false,"suffix":""},{"dropping-particle":"","family":"Gilmer","given":"E.","non-dropping-particle":"","parse-names":false,"suffix":""},{"dropping-particle":"","family":"Roper","given":"T.","non-dropping-particle":"","parse-names":false,"suffix":""},{"dropping-particle":"","family":"Wijesinghe","given":"D.S.","non-dropping-particle":"","parse-names":false,"suffix":""}],"container-title":"Additive Manufacturing","id":"ITEM-1","issued":{"date-parts":[["2018"]]},"page":"319-328","title":"Additive manufacturing of pharmaceuticals for precision medicine applications: A review of the promises and perils in implementation","type":"article-journal","volume":"23"},"uris":["http://www.mendeley.com/documents/?uuid=16b224fc-3b6c-3659-ad4f-b824971bfe87"]}],"mendeley":{"formattedCitation":"(Trivedi &lt;i&gt;et al.&lt;/i&gt;, 2018)","plainTextFormattedCitation":"(Trivedi et al., 2018)","previouslyFormattedCitation":"(Trivedi &lt;i&gt;et al.&lt;/i&gt;, 2018)"},"properties":{"noteIndex":0},"schema":"https://github.com/citation-style-language/schema/raw/master/csl-citation.json"}</w:instrText>
      </w:r>
      <w:r>
        <w:rPr>
          <w:lang w:val="en-US"/>
        </w:rPr>
        <w:fldChar w:fldCharType="separate"/>
      </w:r>
      <w:r w:rsidRPr="00174C48">
        <w:rPr>
          <w:noProof/>
          <w:lang w:val="en-US"/>
        </w:rPr>
        <w:t xml:space="preserve">(Trivedi </w:t>
      </w:r>
      <w:r w:rsidRPr="00174C48">
        <w:rPr>
          <w:i/>
          <w:noProof/>
          <w:lang w:val="en-US"/>
        </w:rPr>
        <w:t>et al.</w:t>
      </w:r>
      <w:r w:rsidRPr="00174C48">
        <w:rPr>
          <w:noProof/>
          <w:lang w:val="en-US"/>
        </w:rPr>
        <w:t>, 2018</w:t>
      </w:r>
      <w:r>
        <w:rPr>
          <w:noProof/>
          <w:color w:val="FF0000"/>
          <w:lang w:val="en-US"/>
        </w:rPr>
        <w:t>, p.325</w:t>
      </w:r>
      <w:r w:rsidRPr="00174C48">
        <w:rPr>
          <w:noProof/>
          <w:lang w:val="en-US"/>
        </w:rPr>
        <w:t>)</w:t>
      </w:r>
      <w:r>
        <w:rPr>
          <w:lang w:val="en-US"/>
        </w:rPr>
        <w:fldChar w:fldCharType="end"/>
      </w:r>
      <w:r w:rsidRPr="00A35C8C">
        <w:rPr>
          <w:lang w:val="en-US"/>
        </w:rPr>
        <w:t>.</w:t>
      </w:r>
    </w:p>
    <w:p w14:paraId="566B7460" w14:textId="77777777" w:rsidR="002959B1" w:rsidRPr="00A35C8C" w:rsidRDefault="002959B1" w:rsidP="002959B1">
      <w:pPr>
        <w:jc w:val="both"/>
        <w:rPr>
          <w:lang w:val="en-US"/>
        </w:rPr>
      </w:pPr>
      <w:r w:rsidRPr="00A35C8C">
        <w:rPr>
          <w:lang w:val="en-US"/>
        </w:rPr>
        <w:t>In conclusion, we can derive the following proposition:</w:t>
      </w:r>
    </w:p>
    <w:p w14:paraId="735C75B1" w14:textId="77777777" w:rsidR="002959B1" w:rsidRPr="001700DC" w:rsidRDefault="002959B1" w:rsidP="002959B1">
      <w:pPr>
        <w:jc w:val="both"/>
        <w:rPr>
          <w:lang w:val="en-US"/>
        </w:rPr>
      </w:pPr>
      <w:r w:rsidRPr="00A35C8C">
        <w:rPr>
          <w:b/>
          <w:bCs/>
          <w:i/>
          <w:iCs/>
          <w:lang w:val="en-US"/>
        </w:rPr>
        <w:t>Proposition C7</w:t>
      </w:r>
      <w:r w:rsidRPr="00A35C8C">
        <w:rPr>
          <w:lang w:val="en-US"/>
        </w:rPr>
        <w:t xml:space="preserve">: </w:t>
      </w:r>
      <w:r>
        <w:rPr>
          <w:lang w:val="en-US"/>
        </w:rPr>
        <w:t>T</w:t>
      </w:r>
      <w:r w:rsidRPr="00A35C8C">
        <w:rPr>
          <w:lang w:val="en-US"/>
        </w:rPr>
        <w:t xml:space="preserve">here is a lack of standards and certification processes </w:t>
      </w:r>
      <w:r>
        <w:rPr>
          <w:lang w:val="en-US"/>
        </w:rPr>
        <w:t>that</w:t>
      </w:r>
      <w:r w:rsidRPr="00A35C8C">
        <w:rPr>
          <w:lang w:val="en-US"/>
        </w:rPr>
        <w:t xml:space="preserve"> complicate</w:t>
      </w:r>
      <w:r>
        <w:rPr>
          <w:lang w:val="en-US"/>
        </w:rPr>
        <w:t>s</w:t>
      </w:r>
      <w:r w:rsidRPr="00A35C8C">
        <w:rPr>
          <w:lang w:val="en-US"/>
        </w:rPr>
        <w:t xml:space="preserve"> </w:t>
      </w:r>
      <w:r>
        <w:rPr>
          <w:lang w:val="en-US"/>
        </w:rPr>
        <w:t>the</w:t>
      </w:r>
      <w:r w:rsidRPr="00A35C8C">
        <w:rPr>
          <w:lang w:val="en-US"/>
        </w:rPr>
        <w:t xml:space="preserve"> use </w:t>
      </w:r>
      <w:r>
        <w:rPr>
          <w:lang w:val="en-US"/>
        </w:rPr>
        <w:t xml:space="preserve">of AM </w:t>
      </w:r>
      <w:r w:rsidRPr="00A35C8C">
        <w:rPr>
          <w:lang w:val="en-US"/>
        </w:rPr>
        <w:t>for medical devices.</w:t>
      </w:r>
    </w:p>
    <w:p w14:paraId="3D1BF9F1" w14:textId="77777777" w:rsidR="002959B1" w:rsidRPr="00132C46" w:rsidRDefault="002959B1" w:rsidP="002959B1">
      <w:pPr>
        <w:jc w:val="both"/>
        <w:rPr>
          <w:b/>
          <w:bCs/>
          <w:i/>
          <w:iCs/>
          <w:lang w:val="en-US"/>
        </w:rPr>
      </w:pPr>
      <w:r w:rsidRPr="000D285B">
        <w:rPr>
          <w:b/>
          <w:bCs/>
          <w:i/>
          <w:iCs/>
          <w:lang w:val="en-US"/>
        </w:rPr>
        <w:t>Material Limitation</w:t>
      </w:r>
    </w:p>
    <w:p w14:paraId="75506917" w14:textId="1EE34187" w:rsidR="002959B1" w:rsidRDefault="002959B1" w:rsidP="002959B1">
      <w:pPr>
        <w:jc w:val="both"/>
        <w:rPr>
          <w:lang w:val="en-US"/>
        </w:rPr>
      </w:pPr>
      <w:r w:rsidRPr="00132C46">
        <w:rPr>
          <w:lang w:val="en-US"/>
        </w:rPr>
        <w:t>According to</w:t>
      </w:r>
      <w:r>
        <w:rPr>
          <w:lang w:val="en-US"/>
        </w:rPr>
        <w:t xml:space="preserve"> </w:t>
      </w:r>
      <w:r w:rsidRPr="00174C48">
        <w:rPr>
          <w:noProof/>
          <w:lang w:val="en-US"/>
        </w:rPr>
        <w:t xml:space="preserve">Choudhary </w:t>
      </w:r>
      <w:r w:rsidRPr="00174C48">
        <w:rPr>
          <w:i/>
          <w:noProof/>
          <w:lang w:val="en-US"/>
        </w:rPr>
        <w:t>et al.</w:t>
      </w:r>
      <w:r w:rsidRPr="00132C46">
        <w:rPr>
          <w:lang w:val="en-US"/>
        </w:rPr>
        <w:t xml:space="preserve"> </w:t>
      </w:r>
      <w:bookmarkStart w:id="1" w:name="_Hlk141181741"/>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suppress-author":1,"uris":["http://www.mendeley.com/documents/?uuid=9a7aa52f-4e83-3271-b674-c8f6549dab50"]}],"mendeley":{"formattedCitation":"(2021)","plainTextFormattedCitation":"(2021)","previouslyFormattedCitation":"(2021)"},"properties":{"noteIndex":0},"schema":"https://github.com/citation-style-language/schema/raw/master/csl-citation.json"}</w:instrText>
      </w:r>
      <w:r>
        <w:rPr>
          <w:lang w:val="en-US"/>
        </w:rPr>
        <w:fldChar w:fldCharType="separate"/>
      </w:r>
      <w:r w:rsidRPr="001445CF">
        <w:rPr>
          <w:noProof/>
          <w:lang w:val="en-US"/>
        </w:rPr>
        <w:t>(2021</w:t>
      </w:r>
      <w:r>
        <w:rPr>
          <w:noProof/>
          <w:color w:val="FF0000"/>
          <w:lang w:val="en-US"/>
        </w:rPr>
        <w:t>, p.652</w:t>
      </w:r>
      <w:r w:rsidRPr="001445CF">
        <w:rPr>
          <w:noProof/>
          <w:lang w:val="en-US"/>
        </w:rPr>
        <w:t>)</w:t>
      </w:r>
      <w:r>
        <w:rPr>
          <w:lang w:val="en-US"/>
        </w:rPr>
        <w:fldChar w:fldCharType="end"/>
      </w:r>
      <w:r>
        <w:rPr>
          <w:lang w:val="en-US"/>
        </w:rPr>
        <w:t xml:space="preserve">, </w:t>
      </w:r>
      <w:r w:rsidRPr="00132C46">
        <w:rPr>
          <w:lang w:val="en-US"/>
        </w:rPr>
        <w:t xml:space="preserve">the </w:t>
      </w:r>
      <w:r w:rsidRPr="007D33ED">
        <w:rPr>
          <w:i/>
          <w:iCs/>
          <w:lang w:val="en-US"/>
        </w:rPr>
        <w:t>“non-availability of a variety of materials”</w:t>
      </w:r>
      <w:r w:rsidRPr="00132C46">
        <w:rPr>
          <w:lang w:val="en-US"/>
        </w:rPr>
        <w:t xml:space="preserve"> is listed among the top three barriers </w:t>
      </w:r>
      <w:r w:rsidR="00704720" w:rsidRPr="00704720">
        <w:rPr>
          <w:color w:val="FF0000"/>
          <w:lang w:val="en-US"/>
        </w:rPr>
        <w:t>to</w:t>
      </w:r>
      <w:r w:rsidRPr="00704720">
        <w:rPr>
          <w:color w:val="FF0000"/>
          <w:lang w:val="en-US"/>
        </w:rPr>
        <w:t xml:space="preserve"> </w:t>
      </w:r>
      <w:r>
        <w:rPr>
          <w:lang w:val="en-US"/>
        </w:rPr>
        <w:t>AM</w:t>
      </w:r>
      <w:r w:rsidRPr="00132C46">
        <w:rPr>
          <w:lang w:val="en-US"/>
        </w:rPr>
        <w:t xml:space="preserve"> adoption in the medical sector</w:t>
      </w:r>
      <w:bookmarkEnd w:id="1"/>
      <w:r w:rsidRPr="00132C46">
        <w:rPr>
          <w:lang w:val="en-US"/>
        </w:rPr>
        <w:t xml:space="preserve">. Indeed, they stated that </w:t>
      </w:r>
      <w:r w:rsidRPr="000D285B">
        <w:rPr>
          <w:i/>
          <w:iCs/>
          <w:lang w:val="en-US"/>
        </w:rPr>
        <w:t>“the development of biodegradable and biocompatible material is a challenge for using AM medical SC”</w:t>
      </w:r>
      <w:r w:rsidRPr="00132C46">
        <w:rPr>
          <w:lang w:val="en-US"/>
        </w:rPr>
        <w:t xml:space="preserve">. </w:t>
      </w:r>
      <w:r>
        <w:rPr>
          <w:lang w:val="en-US"/>
        </w:rPr>
        <w:t xml:space="preserve">Similarly, </w:t>
      </w:r>
      <w:r w:rsidRPr="00D668A3">
        <w:rPr>
          <w:noProof/>
          <w:lang w:val="en-US"/>
        </w:rPr>
        <w:t>Haghnegahdar</w:t>
      </w:r>
      <w:r>
        <w:rPr>
          <w:noProof/>
          <w:lang w:val="en-US"/>
        </w:rPr>
        <w:t xml:space="preserve"> </w:t>
      </w:r>
      <w:r w:rsidRPr="00226D01">
        <w:rPr>
          <w:i/>
          <w:noProof/>
          <w:color w:val="FF0000"/>
          <w:lang w:val="en-US"/>
        </w:rPr>
        <w:t>et al.</w:t>
      </w:r>
      <w:r w:rsidRPr="00226D01">
        <w:rPr>
          <w:color w:val="FF0000"/>
          <w:lang w:val="en-US"/>
        </w:rPr>
        <w:t xml:space="preserve"> </w:t>
      </w:r>
      <w:r>
        <w:rPr>
          <w:lang w:val="en-US"/>
        </w:rPr>
        <w:fldChar w:fldCharType="begin" w:fldLock="1"/>
      </w:r>
      <w:r>
        <w:rPr>
          <w:lang w:val="en-US"/>
        </w:rPr>
        <w:instrText>ADDIN CSL_CITATION {"citationItems":[{"id":"ITEM-1","itemData":{"DOI":"10.1007/s00170-021-08436-x","abstract":"The industrial Internet of Things (IIoT) has grown to empower advantages of advanced manufacturing machinery and smarter control. The cloud-based technology of remote data collection, intelligent machine interconnectivity, and sensor monitoring provide the opportunity for a pattern modification across all manufacturing divisions including the latest and rapidly growing technology of additive manufacturing (AM) or 3D printing. AM is a type of direct manufacturing and revolutionary technology that enables complicated production and a formation which can shorten manufacturing processes and supply chain procedures. Data is a key factor in the age of big data, embedded IIoT solutions, and services in the new machinery and mechanism that bring an additional capability to integrate and manage data streams within the Internet of Things (IoT) cloud-based platform. Movement and merging conventional (legacy) manufacturing technology into the shared and modern machinery required for the state-of-the-art manufacturing technology such as AM is complex and challenging, but it needs to be organized and fixed resourcefully, while it remains linked, flexible, and scalable. AM is an advanced manufacturing system and technology involving the new era of complex machinery and operating systems. AM has been identified as a special value to the industry which has many applications in the different industries such as aerospace, medical and healthcare, energy, and automotive. Hence, high-performance computation and processing will be very important in AM. This research takes an overview of the cloud-based model and concept of cloud computing (CC), cloud manufacturing (CM), IoT, and their relations and influences in the AM industry 4.0 era. This study contributes as a theoretical basis and as a comprehensive framework for AM integration. Furthermore, this paper presents CM applications and integration with AM and proposes an integrated AM cloud platform.","author":[{"dropping-particle":"","family":"Haghnegahdar","given":"L.","non-dropping-particle":"","parse-names":false,"suffix":""},{"dropping-particle":"","family":"Joshi","given":"S.S.","non-dropping-particle":"","parse-names":false,"suffix":""},{"dropping-particle":"","family":"Dahotre","given":"N.B.","non-dropping-particle":"","parse-names":false,"suffix":""}],"container-title":"International Journal of Advanced Manufacturing Technology","id":"ITEM-1","issue":"3-4","issued":{"date-parts":[["2022"]]},"page":"1461-1478","title":"From IoT-based cloud manufacturing approach to intelligent additive manufacturing: industrial Internet of Things—an overview","type":"article-journal","volume":"119"},"suppress-author":1,"uris":["http://www.mendeley.com/documents/?uuid=4f797fa7-03aa-3610-b7b6-b468f82707e2"]}],"mendeley":{"formattedCitation":"(2022)","plainTextFormattedCitation":"(2022)","previouslyFormattedCitation":"(2022)"},"properties":{"noteIndex":0},"schema":"https://github.com/citation-style-language/schema/raw/master/csl-citation.json"}</w:instrText>
      </w:r>
      <w:r>
        <w:rPr>
          <w:lang w:val="en-US"/>
        </w:rPr>
        <w:fldChar w:fldCharType="separate"/>
      </w:r>
      <w:r w:rsidRPr="00017B86">
        <w:rPr>
          <w:noProof/>
          <w:lang w:val="en-US"/>
        </w:rPr>
        <w:t>(2022)</w:t>
      </w:r>
      <w:r>
        <w:rPr>
          <w:lang w:val="en-US"/>
        </w:rPr>
        <w:fldChar w:fldCharType="end"/>
      </w:r>
      <w:r>
        <w:rPr>
          <w:lang w:val="en-US"/>
        </w:rPr>
        <w:t xml:space="preserve"> stated</w:t>
      </w:r>
      <w:r w:rsidRPr="00132C46">
        <w:rPr>
          <w:lang w:val="en-US"/>
        </w:rPr>
        <w:t xml:space="preserve"> that </w:t>
      </w:r>
      <w:r w:rsidRPr="00132C46">
        <w:rPr>
          <w:rFonts w:eastAsia="Times New Roman" w:cstheme="minorHAnsi"/>
          <w:lang w:val="en-US"/>
        </w:rPr>
        <w:t>available materials limit the capabilities to further enhance the component functionality and efficiency</w:t>
      </w:r>
      <w:r>
        <w:rPr>
          <w:rFonts w:eastAsia="Times New Roman" w:cstheme="minorHAnsi"/>
          <w:lang w:val="en-US"/>
        </w:rPr>
        <w:t xml:space="preserve">, </w:t>
      </w:r>
      <w:r w:rsidRPr="00132C46">
        <w:rPr>
          <w:rFonts w:eastAsia="Times New Roman" w:cstheme="minorHAnsi"/>
          <w:lang w:val="en-US"/>
        </w:rPr>
        <w:t>with</w:t>
      </w:r>
      <w:r>
        <w:rPr>
          <w:rFonts w:eastAsia="Times New Roman" w:cstheme="minorHAnsi"/>
          <w:lang w:val="en-US"/>
        </w:rPr>
        <w:t xml:space="preserve"> </w:t>
      </w:r>
      <w:r w:rsidRPr="00D668A3">
        <w:rPr>
          <w:rFonts w:eastAsia="Times New Roman" w:cstheme="minorHAnsi"/>
          <w:noProof/>
          <w:lang w:val="en-US"/>
        </w:rPr>
        <w:t xml:space="preserve">Salmi </w:t>
      </w:r>
      <w:r w:rsidRPr="00D668A3">
        <w:rPr>
          <w:rFonts w:eastAsia="Times New Roman" w:cstheme="minorHAnsi"/>
          <w:i/>
          <w:noProof/>
          <w:lang w:val="en-US"/>
        </w:rPr>
        <w:t>et al.</w:t>
      </w:r>
      <w:r w:rsidRPr="00132C46">
        <w:rPr>
          <w:rFonts w:eastAsia="Times New Roman" w:cstheme="minorHAnsi"/>
          <w:lang w:val="en-US"/>
        </w:rPr>
        <w:t xml:space="preserve"> </w:t>
      </w:r>
      <w:r>
        <w:rPr>
          <w:rFonts w:eastAsia="Times New Roman" w:cstheme="minorHAnsi"/>
          <w:lang w:val="en-US"/>
        </w:rPr>
        <w:fldChar w:fldCharType="begin" w:fldLock="1"/>
      </w:r>
      <w:r>
        <w:rPr>
          <w:rFonts w:eastAsia="Times New Roman" w:cstheme="minorHAnsi"/>
          <w:lang w:val="en-US"/>
        </w:rPr>
        <w:instrText>ADDIN CSL_CITATION {"citationItems":[{"id":"ITEM-1","itemData":{"DOI":"10.3390/app10114004","abstract":"The COVID-19 pandemic has caused a surge of demand for medical supplies and spare parts, which has put pressure on the manufacturing sector. As a result, 3D printing communities and companies are currently operating to ease the breakdown in the medical supply chain. If no parts are available, 3D printing can potentially be used to produce time-critical parts on demand such as nasal swabs, face shields, respirators, and spares for ventilators. A structured search using online sources and feedback from key experts in the 3D printing area was applied to highlight critical issues and to suggest potential solutions. The prescribed outcomes were estimated in terms of cost and productivity at a small and large scale. This study analyzes the number and costs of parts that can be manufactured with a single machine within 24 h. It extrapolates this potential with the number of identical 3D printers in the world to estimate the global potential that can help practitioners, frontline workers, and those most vulnerable during the pandemic. It also proposes alternative 3D printing processes and materials that can be applicable. This new unregulated supply chain has also opened new questions concerning medical certification and Intellectual property rights (IPR). There is also a pressing need to develop new standards for 3D printing of medical parts for the current pandemic, and to ensure better national resilience.","author":[{"dropping-particle":"","family":"Salmi","given":"M.","non-dropping-particle":"","parse-names":false,"suffix":""},{"dropping-particle":"","family":"Akmal","given":"J.S.","non-dropping-particle":"","parse-names":false,"suffix":""},{"dropping-particle":"","family":"Pei","given":"E.","non-dropping-particle":"","parse-names":false,"suffix":""},{"dropping-particle":"","family":"Wolff","given":"J.","non-dropping-particle":"","parse-names":false,"suffix":""},{"dropping-particle":"","family":"Jaribion","given":"A.","non-dropping-particle":"","parse-names":false,"suffix":""},{"dropping-particle":"","family":"Khajavi","given":"S.H.","non-dropping-particle":"","parse-names":false,"suffix":""}],"container-title":"Applied Sciences (Switzerland)","id":"ITEM-1","issue":"11","issued":{"date-parts":[["2020"]]},"title":"3D printing in COVID-19: Productivity estimation of the most promising open source solutions in emergency situations","type":"article-journal","volume":"10"},"suppress-author":1,"uris":["http://www.mendeley.com/documents/?uuid=251b63fe-0f31-32dc-a00f-6ff8fd2ee12d"]}],"mendeley":{"formattedCitation":"(2020)","plainTextFormattedCitation":"(2020)","previouslyFormattedCitation":"(2020)"},"properties":{"noteIndex":0},"schema":"https://github.com/citation-style-language/schema/raw/master/csl-citation.json"}</w:instrText>
      </w:r>
      <w:r>
        <w:rPr>
          <w:rFonts w:eastAsia="Times New Roman" w:cstheme="minorHAnsi"/>
          <w:lang w:val="en-US"/>
        </w:rPr>
        <w:fldChar w:fldCharType="separate"/>
      </w:r>
      <w:r w:rsidRPr="001445CF">
        <w:rPr>
          <w:rFonts w:eastAsia="Times New Roman" w:cstheme="minorHAnsi"/>
          <w:noProof/>
          <w:lang w:val="en-US"/>
        </w:rPr>
        <w:t>(2020</w:t>
      </w:r>
      <w:r>
        <w:rPr>
          <w:rFonts w:eastAsia="Times New Roman" w:cstheme="minorHAnsi"/>
          <w:noProof/>
          <w:color w:val="FF0000"/>
          <w:lang w:val="en-US"/>
        </w:rPr>
        <w:t>, p.13</w:t>
      </w:r>
      <w:r w:rsidRPr="001445CF">
        <w:rPr>
          <w:rFonts w:eastAsia="Times New Roman" w:cstheme="minorHAnsi"/>
          <w:noProof/>
          <w:lang w:val="en-US"/>
        </w:rPr>
        <w:t>)</w:t>
      </w:r>
      <w:r>
        <w:rPr>
          <w:rFonts w:eastAsia="Times New Roman" w:cstheme="minorHAnsi"/>
          <w:lang w:val="en-US"/>
        </w:rPr>
        <w:fldChar w:fldCharType="end"/>
      </w:r>
      <w:r>
        <w:rPr>
          <w:rFonts w:eastAsia="Times New Roman" w:cstheme="minorHAnsi"/>
          <w:lang w:val="en-US"/>
        </w:rPr>
        <w:t xml:space="preserve"> </w:t>
      </w:r>
      <w:r w:rsidRPr="00132C46">
        <w:rPr>
          <w:rFonts w:eastAsia="Times New Roman" w:cstheme="minorHAnsi"/>
          <w:lang w:val="en-US"/>
        </w:rPr>
        <w:t>calling for “</w:t>
      </w:r>
      <w:r w:rsidRPr="00132C46">
        <w:rPr>
          <w:rFonts w:eastAsia="Times New Roman" w:cstheme="minorHAnsi"/>
          <w:i/>
          <w:iCs/>
          <w:lang w:val="en-US"/>
        </w:rPr>
        <w:t>f</w:t>
      </w:r>
      <w:r w:rsidRPr="00132C46">
        <w:rPr>
          <w:i/>
          <w:iCs/>
          <w:lang w:val="en-US"/>
        </w:rPr>
        <w:t>urther technological advancements to improve the competitiveness of 3D printing</w:t>
      </w:r>
      <w:r w:rsidRPr="00132C46">
        <w:rPr>
          <w:lang w:val="en-US"/>
        </w:rPr>
        <w:t>” dealing with raw material shortages.</w:t>
      </w:r>
    </w:p>
    <w:p w14:paraId="28DC8FB1" w14:textId="77777777" w:rsidR="002959B1" w:rsidRPr="00132C46" w:rsidRDefault="002959B1" w:rsidP="002959B1">
      <w:pPr>
        <w:jc w:val="both"/>
        <w:rPr>
          <w:lang w:val="en-US"/>
        </w:rPr>
      </w:pPr>
      <w:r w:rsidRPr="00132C46">
        <w:rPr>
          <w:lang w:val="en-US"/>
        </w:rPr>
        <w:t>In conclusion, we can derive the following proposition:</w:t>
      </w:r>
    </w:p>
    <w:p w14:paraId="3081485A" w14:textId="77777777" w:rsidR="002959B1" w:rsidRPr="00B42E29" w:rsidRDefault="002959B1" w:rsidP="002959B1">
      <w:pPr>
        <w:jc w:val="both"/>
        <w:rPr>
          <w:highlight w:val="yellow"/>
          <w:lang w:val="en-US"/>
        </w:rPr>
      </w:pPr>
      <w:r w:rsidRPr="00132C46">
        <w:rPr>
          <w:b/>
          <w:bCs/>
          <w:i/>
          <w:iCs/>
          <w:lang w:val="en-US"/>
        </w:rPr>
        <w:t>Proposition C8</w:t>
      </w:r>
      <w:r w:rsidRPr="00132C46">
        <w:rPr>
          <w:lang w:val="en-US"/>
        </w:rPr>
        <w:t xml:space="preserve">: </w:t>
      </w:r>
      <w:r>
        <w:rPr>
          <w:lang w:val="en-US"/>
        </w:rPr>
        <w:t>There is a limited variety of materials producible via AM.</w:t>
      </w:r>
    </w:p>
    <w:p w14:paraId="6AC1705F" w14:textId="77777777" w:rsidR="002959B1" w:rsidRPr="005776A0" w:rsidRDefault="002959B1" w:rsidP="002959B1">
      <w:pPr>
        <w:jc w:val="both"/>
        <w:rPr>
          <w:b/>
          <w:bCs/>
          <w:i/>
          <w:iCs/>
          <w:lang w:val="en-US"/>
        </w:rPr>
      </w:pPr>
      <w:r w:rsidRPr="00DD404E">
        <w:rPr>
          <w:b/>
          <w:bCs/>
          <w:i/>
          <w:iCs/>
          <w:lang w:val="en-US"/>
        </w:rPr>
        <w:t>Specialized Workforce (Design Phase)</w:t>
      </w:r>
    </w:p>
    <w:p w14:paraId="1A00D7E3" w14:textId="61F863F6" w:rsidR="002959B1" w:rsidRDefault="002959B1" w:rsidP="002959B1">
      <w:pPr>
        <w:jc w:val="both"/>
        <w:rPr>
          <w:lang w:val="en-US"/>
        </w:rPr>
      </w:pPr>
      <w:r>
        <w:rPr>
          <w:lang w:val="en-US"/>
        </w:rPr>
        <w:t>The</w:t>
      </w:r>
      <w:r w:rsidRPr="005776A0">
        <w:rPr>
          <w:lang w:val="en-US"/>
        </w:rPr>
        <w:t xml:space="preserve"> “</w:t>
      </w:r>
      <w:r w:rsidRPr="005776A0">
        <w:rPr>
          <w:i/>
          <w:iCs/>
          <w:lang w:val="en-US"/>
        </w:rPr>
        <w:t>lack of education and training to designers</w:t>
      </w:r>
      <w:r w:rsidRPr="005776A0">
        <w:rPr>
          <w:lang w:val="en-US"/>
        </w:rPr>
        <w:t>”</w:t>
      </w:r>
      <w:r>
        <w:rPr>
          <w:lang w:val="en-US"/>
        </w:rPr>
        <w:t xml:space="preserve"> was a</w:t>
      </w:r>
      <w:r w:rsidRPr="005776A0">
        <w:rPr>
          <w:lang w:val="en-US"/>
        </w:rPr>
        <w:t xml:space="preserve">nother limitation listed among the top three barriers for </w:t>
      </w:r>
      <w:r>
        <w:rPr>
          <w:lang w:val="en-US"/>
        </w:rPr>
        <w:t xml:space="preserve">AM adoption in the medical sector: </w:t>
      </w:r>
      <w:r w:rsidRPr="005776A0">
        <w:rPr>
          <w:lang w:val="en-US"/>
        </w:rPr>
        <w:t>“</w:t>
      </w:r>
      <w:r w:rsidRPr="005776A0">
        <w:rPr>
          <w:i/>
          <w:iCs/>
          <w:lang w:val="en-US"/>
        </w:rPr>
        <w:t xml:space="preserve">before wide spread AM adoption on large scale certain obstacles need to </w:t>
      </w:r>
      <w:r w:rsidR="00704720">
        <w:rPr>
          <w:i/>
          <w:iCs/>
          <w:lang w:val="en-US"/>
        </w:rPr>
        <w:t xml:space="preserve">be </w:t>
      </w:r>
      <w:r w:rsidRPr="005776A0">
        <w:rPr>
          <w:i/>
          <w:iCs/>
          <w:lang w:val="en-US"/>
        </w:rPr>
        <w:t>overcome like […] shortage of well-trained skilled labor</w:t>
      </w:r>
      <w:r w:rsidRPr="005776A0">
        <w:rPr>
          <w:lang w:val="en-US"/>
        </w:rPr>
        <w:t>” since</w:t>
      </w:r>
      <w:r w:rsidR="00704720">
        <w:rPr>
          <w:lang w:val="en-US"/>
        </w:rPr>
        <w:t xml:space="preserve"> </w:t>
      </w:r>
      <w:r w:rsidR="00704720" w:rsidRPr="00704720">
        <w:rPr>
          <w:color w:val="FF0000"/>
          <w:lang w:val="en-US"/>
        </w:rPr>
        <w:t>a</w:t>
      </w:r>
      <w:r w:rsidRPr="00704720">
        <w:rPr>
          <w:color w:val="FF0000"/>
          <w:lang w:val="en-US"/>
        </w:rPr>
        <w:t xml:space="preserve"> </w:t>
      </w:r>
      <w:r w:rsidRPr="005776A0">
        <w:rPr>
          <w:lang w:val="en-US"/>
        </w:rPr>
        <w:t>“</w:t>
      </w:r>
      <w:r w:rsidRPr="005776A0">
        <w:rPr>
          <w:i/>
          <w:iCs/>
          <w:lang w:val="en-US"/>
        </w:rPr>
        <w:t>lack of knowledge in designers […] cause a challenge</w:t>
      </w:r>
      <w:r w:rsidRPr="005776A0">
        <w:rPr>
          <w:lang w:val="en-US"/>
        </w:rPr>
        <w:t xml:space="preserve">” </w:t>
      </w:r>
      <w:r w:rsidR="00704720" w:rsidRPr="00704720">
        <w:rPr>
          <w:color w:val="FF0000"/>
          <w:lang w:val="en-US"/>
        </w:rPr>
        <w:t>to adopting AM</w:t>
      </w:r>
      <w:r w:rsidRPr="00704720">
        <w:rPr>
          <w:color w:val="FF0000"/>
          <w:lang w:val="en-US"/>
        </w:rPr>
        <w:t xml:space="preserve"> </w:t>
      </w:r>
      <w:r w:rsidRPr="005776A0">
        <w:rPr>
          <w:lang w:val="en-US"/>
        </w:rPr>
        <w:t xml:space="preserve">in the medical sector </w:t>
      </w:r>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uris":["http://www.mendeley.com/documents/?uuid=9a7aa52f-4e83-3271-b674-c8f6549dab50"]}],"mendeley":{"formattedCitation":"(Choudhary &lt;i&gt;et al.&lt;/i&gt;, 2021)","plainTextFormattedCitation":"(Choudhary et al., 2021)","previouslyFormattedCitation":"(Choudhary &lt;i&gt;et al.&lt;/i&gt;, 2021)"},"properties":{"noteIndex":0},"schema":"https://github.com/citation-style-language/schema/raw/master/csl-citation.json"}</w:instrText>
      </w:r>
      <w:r>
        <w:rPr>
          <w:lang w:val="en-US"/>
        </w:rPr>
        <w:fldChar w:fldCharType="separate"/>
      </w:r>
      <w:r w:rsidRPr="007F673A">
        <w:rPr>
          <w:noProof/>
          <w:lang w:val="en-US"/>
        </w:rPr>
        <w:t xml:space="preserve">(Choudhary </w:t>
      </w:r>
      <w:r w:rsidRPr="007F673A">
        <w:rPr>
          <w:i/>
          <w:noProof/>
          <w:lang w:val="en-US"/>
        </w:rPr>
        <w:t>et al.</w:t>
      </w:r>
      <w:r w:rsidRPr="007F673A">
        <w:rPr>
          <w:noProof/>
          <w:lang w:val="en-US"/>
        </w:rPr>
        <w:t>, 2021</w:t>
      </w:r>
      <w:r>
        <w:rPr>
          <w:noProof/>
          <w:color w:val="FF0000"/>
          <w:lang w:val="en-US"/>
        </w:rPr>
        <w:t>, p.654</w:t>
      </w:r>
      <w:r w:rsidRPr="007F673A">
        <w:rPr>
          <w:noProof/>
          <w:lang w:val="en-US"/>
        </w:rPr>
        <w:t>)</w:t>
      </w:r>
      <w:r>
        <w:rPr>
          <w:lang w:val="en-US"/>
        </w:rPr>
        <w:fldChar w:fldCharType="end"/>
      </w:r>
      <w:r w:rsidRPr="005776A0">
        <w:rPr>
          <w:lang w:val="en-US"/>
        </w:rPr>
        <w:t xml:space="preserve">. Indeed, </w:t>
      </w:r>
      <w:r>
        <w:rPr>
          <w:lang w:val="en-US"/>
        </w:rPr>
        <w:t>despite the fact that</w:t>
      </w:r>
      <w:r w:rsidRPr="005776A0">
        <w:rPr>
          <w:lang w:val="en-US"/>
        </w:rPr>
        <w:t xml:space="preserve"> “</w:t>
      </w:r>
      <w:r w:rsidRPr="005776A0">
        <w:rPr>
          <w:i/>
          <w:iCs/>
          <w:lang w:val="en-US"/>
        </w:rPr>
        <w:t>in any organization there is a need for training to get the total benefit of new technology</w:t>
      </w:r>
      <w:r w:rsidRPr="005776A0">
        <w:rPr>
          <w:lang w:val="en-US"/>
        </w:rPr>
        <w:t>”</w:t>
      </w:r>
      <w:r>
        <w:rPr>
          <w:lang w:val="en-US"/>
        </w:rPr>
        <w:t>,</w:t>
      </w:r>
      <w:r w:rsidRPr="005776A0">
        <w:rPr>
          <w:lang w:val="en-US"/>
        </w:rPr>
        <w:t xml:space="preserve"> currently “</w:t>
      </w:r>
      <w:r w:rsidRPr="005776A0">
        <w:rPr>
          <w:i/>
          <w:iCs/>
          <w:lang w:val="en-US"/>
        </w:rPr>
        <w:t>suppliers of machine and software do not provide proper training</w:t>
      </w:r>
      <w:r w:rsidRPr="005776A0">
        <w:rPr>
          <w:lang w:val="en-US"/>
        </w:rPr>
        <w:t xml:space="preserve">” </w:t>
      </w:r>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uris":["http://www.mendeley.com/documents/?uuid=9a7aa52f-4e83-3271-b674-c8f6549dab50"]}],"mendeley":{"formattedCitation":"(Choudhary &lt;i&gt;et al.&lt;/i&gt;, 2021)","plainTextFormattedCitation":"(Choudhary et al., 2021)","previouslyFormattedCitation":"(Choudhary &lt;i&gt;et al.&lt;/i&gt;, 2021)"},"properties":{"noteIndex":0},"schema":"https://github.com/citation-style-language/schema/raw/master/csl-citation.json"}</w:instrText>
      </w:r>
      <w:r>
        <w:rPr>
          <w:lang w:val="en-US"/>
        </w:rPr>
        <w:fldChar w:fldCharType="separate"/>
      </w:r>
      <w:r w:rsidRPr="007F673A">
        <w:rPr>
          <w:noProof/>
          <w:lang w:val="en-US"/>
        </w:rPr>
        <w:t xml:space="preserve">(Choudhary </w:t>
      </w:r>
      <w:r w:rsidRPr="007F673A">
        <w:rPr>
          <w:i/>
          <w:noProof/>
          <w:lang w:val="en-US"/>
        </w:rPr>
        <w:t>et al.</w:t>
      </w:r>
      <w:r w:rsidRPr="007F673A">
        <w:rPr>
          <w:noProof/>
          <w:lang w:val="en-US"/>
        </w:rPr>
        <w:t>, 2021</w:t>
      </w:r>
      <w:r>
        <w:rPr>
          <w:noProof/>
          <w:color w:val="FF0000"/>
          <w:lang w:val="en-US"/>
        </w:rPr>
        <w:t>, p.654</w:t>
      </w:r>
      <w:r w:rsidRPr="007F673A">
        <w:rPr>
          <w:noProof/>
          <w:lang w:val="en-US"/>
        </w:rPr>
        <w:t>)</w:t>
      </w:r>
      <w:r>
        <w:rPr>
          <w:lang w:val="en-US"/>
        </w:rPr>
        <w:fldChar w:fldCharType="end"/>
      </w:r>
      <w:r>
        <w:rPr>
          <w:lang w:val="en-US"/>
        </w:rPr>
        <w:t xml:space="preserve">. Consequently, </w:t>
      </w:r>
      <w:r w:rsidRPr="005776A0">
        <w:rPr>
          <w:lang w:val="en-US"/>
        </w:rPr>
        <w:t>“</w:t>
      </w:r>
      <w:r w:rsidRPr="005776A0">
        <w:rPr>
          <w:i/>
          <w:iCs/>
          <w:lang w:val="en-US"/>
        </w:rPr>
        <w:t>today we are facing skill gap as it is hard to find skilled labor which applies 3D printing to real world manufacturing. […]. Existing design and management courses offered related to manufacturing and production are not capable to deliver proper skill set required for the efficient AM technology deployment</w:t>
      </w:r>
      <w:r w:rsidRPr="005776A0">
        <w:rPr>
          <w:lang w:val="en-US"/>
        </w:rPr>
        <w:t>”</w:t>
      </w:r>
      <w:r>
        <w:rPr>
          <w:lang w:val="en-US"/>
        </w:rPr>
        <w:t xml:space="preserve"> (</w:t>
      </w:r>
      <w:proofErr w:type="spellStart"/>
      <w:r w:rsidRPr="007F673A">
        <w:rPr>
          <w:noProof/>
          <w:lang w:val="en-US"/>
        </w:rPr>
        <w:t>Prashar</w:t>
      </w:r>
      <w:proofErr w:type="spellEnd"/>
      <w:r w:rsidRPr="007F673A">
        <w:rPr>
          <w:noProof/>
          <w:lang w:val="en-US"/>
        </w:rPr>
        <w:t>, Vasudev and Bhuddhi</w:t>
      </w:r>
      <w:r>
        <w:rPr>
          <w:noProof/>
          <w:lang w:val="en-US"/>
        </w:rPr>
        <w:t>,</w:t>
      </w:r>
      <w:r>
        <w:rPr>
          <w:lang w:val="en-US"/>
        </w:rPr>
        <w:t xml:space="preserve"> </w:t>
      </w:r>
      <w:r>
        <w:rPr>
          <w:lang w:val="en-US"/>
        </w:rPr>
        <w:fldChar w:fldCharType="begin" w:fldLock="1"/>
      </w:r>
      <w:r>
        <w:rPr>
          <w:lang w:val="en-US"/>
        </w:rPr>
        <w:instrText>ADDIN CSL_CITATION {"citationItems":[{"id":"ITEM-1","itemData":{"DOI":"10.1007/s12008-022-00956-4","abstract":"Additive Manufacturing (AM) technology enables the production of personalized goods at reduced development costs, shorter lead times, lower energy consumption during manufacturing, and decreased material waste. AM will be consolidated as a leading technology in numerous sectors in the near future due to the maturity of the technology, the wide range of possibilities afforded by 3D printing, and the institutional push. One of the most important aspects of Industry 4.0 is 3D printing. It may be used to fabricate complicated parts and allows companies to cut inventory, develop on-demand items, create smaller localized manufacturing conditions, and even shorten supply chains. AM is expected to increase rapidly in the future because of its above stated remarkable “performance record.“ According to a report published the AM market is predicted to produce US$2 trillion worth of components and end products by year 2030. Hence integration of smart technology and production systems or indirectly one can say that AM is promoting Industry 4.0 and it plays a pivotal role in solving some of the 4th industrial revolution’s most important needs. AM is a future paradigm for futuristic production systems, and Industry 4.0 will leverage its potential to reach essential goals. AM will be found now days in a variety of industrial applications including aerospace and health care to consumer goods. This review article discusses about brief AM technology, history, its industrial applications, challenges, and future prospective. Finally, case studies using AM has been considered.","author":[{"dropping-particle":"","family":"Prashar","given":"G.","non-dropping-particle":"","parse-names":false,"suffix":""},{"dropping-particle":"","family":"Vasudev","given":"H.","non-dropping-particle":"","parse-names":false,"suffix":""},{"dropping-particle":"","family":"Bhuddhi","given":"D.","non-dropping-particle":"","parse-names":false,"suffix":""}],"container-title":"International Journal on Interactive Design and Manufacturing","id":"ITEM-1","issued":{"date-parts":[["2022"]]},"title":"Additive manufacturing: expanding 3D printing horizon in industry 4.0","type":"article-journal"},"suppress-author":1,"uris":["http://www.mendeley.com/documents/?uuid=bca858e6-628b-3d4b-8fbf-9c27b155f28d"]}],"mendeley":{"formattedCitation":"(2022)","plainTextFormattedCitation":"(2022)","previouslyFormattedCitation":"(2022)"},"properties":{"noteIndex":0},"schema":"https://github.com/citation-style-language/schema/raw/master/csl-citation.json"}</w:instrText>
      </w:r>
      <w:r>
        <w:rPr>
          <w:lang w:val="en-US"/>
        </w:rPr>
        <w:fldChar w:fldCharType="separate"/>
      </w:r>
      <w:r w:rsidRPr="00B514C9">
        <w:rPr>
          <w:noProof/>
          <w:lang w:val="en-US"/>
        </w:rPr>
        <w:t>2022</w:t>
      </w:r>
      <w:r>
        <w:rPr>
          <w:noProof/>
          <w:color w:val="FF0000"/>
          <w:lang w:val="en-US"/>
        </w:rPr>
        <w:t>, p.2232</w:t>
      </w:r>
      <w:r w:rsidRPr="00B514C9">
        <w:rPr>
          <w:noProof/>
          <w:lang w:val="en-US"/>
        </w:rPr>
        <w:t>)</w:t>
      </w:r>
      <w:r>
        <w:rPr>
          <w:lang w:val="en-US"/>
        </w:rPr>
        <w:fldChar w:fldCharType="end"/>
      </w:r>
      <w:r w:rsidRPr="005776A0">
        <w:rPr>
          <w:lang w:val="en-US"/>
        </w:rPr>
        <w:t>.</w:t>
      </w:r>
    </w:p>
    <w:p w14:paraId="2D66DE1B" w14:textId="77777777" w:rsidR="002959B1" w:rsidRPr="005776A0" w:rsidRDefault="002959B1" w:rsidP="002959B1">
      <w:pPr>
        <w:jc w:val="both"/>
        <w:rPr>
          <w:lang w:val="en-US"/>
        </w:rPr>
      </w:pPr>
      <w:r w:rsidRPr="005776A0">
        <w:rPr>
          <w:lang w:val="en-US"/>
        </w:rPr>
        <w:t>In conclusion, we can derive the following proposition:</w:t>
      </w:r>
    </w:p>
    <w:p w14:paraId="5E6385F4" w14:textId="77777777" w:rsidR="002959B1" w:rsidRPr="00061173" w:rsidRDefault="002959B1" w:rsidP="002959B1">
      <w:pPr>
        <w:jc w:val="both"/>
        <w:rPr>
          <w:lang w:val="en-US"/>
        </w:rPr>
      </w:pPr>
      <w:r w:rsidRPr="005776A0">
        <w:rPr>
          <w:b/>
          <w:bCs/>
          <w:i/>
          <w:iCs/>
          <w:lang w:val="en-US"/>
        </w:rPr>
        <w:t>Proposition C9</w:t>
      </w:r>
      <w:r w:rsidRPr="005776A0">
        <w:rPr>
          <w:lang w:val="en-US"/>
        </w:rPr>
        <w:t xml:space="preserve">: AM requires specialized workforce during the design phase to exploit design benefits </w:t>
      </w:r>
      <w:r w:rsidRPr="00061173">
        <w:rPr>
          <w:lang w:val="en-US"/>
        </w:rPr>
        <w:t>such as those achievable through topology optimization procedures.</w:t>
      </w:r>
    </w:p>
    <w:p w14:paraId="2B16BACF" w14:textId="77777777" w:rsidR="002959B1" w:rsidRPr="00AD291D" w:rsidRDefault="002959B1" w:rsidP="002959B1">
      <w:pPr>
        <w:jc w:val="both"/>
        <w:rPr>
          <w:b/>
          <w:bCs/>
          <w:i/>
          <w:iCs/>
          <w:lang w:val="en-US"/>
        </w:rPr>
      </w:pPr>
      <w:r w:rsidRPr="00061173">
        <w:rPr>
          <w:b/>
          <w:bCs/>
          <w:i/>
          <w:iCs/>
          <w:lang w:val="en-US"/>
        </w:rPr>
        <w:t>Specialized Workforce (Production Phase)</w:t>
      </w:r>
    </w:p>
    <w:p w14:paraId="22095086" w14:textId="77777777" w:rsidR="002959B1" w:rsidRDefault="002959B1" w:rsidP="002959B1">
      <w:pPr>
        <w:jc w:val="both"/>
        <w:rPr>
          <w:lang w:val="en-US"/>
        </w:rPr>
      </w:pPr>
      <w:r>
        <w:rPr>
          <w:lang w:val="en-US"/>
        </w:rPr>
        <w:t xml:space="preserve">Also the </w:t>
      </w:r>
      <w:r w:rsidRPr="00AD291D">
        <w:rPr>
          <w:lang w:val="en-US"/>
        </w:rPr>
        <w:t>production phase is experiencing a “</w:t>
      </w:r>
      <w:r w:rsidRPr="00AD291D">
        <w:rPr>
          <w:i/>
          <w:iCs/>
          <w:lang w:val="en-US"/>
        </w:rPr>
        <w:t>shortage of well-trained skilled labor</w:t>
      </w:r>
      <w:r w:rsidRPr="00AD291D">
        <w:rPr>
          <w:lang w:val="en-US"/>
        </w:rPr>
        <w:t xml:space="preserve">” </w:t>
      </w:r>
      <w:r>
        <w:rPr>
          <w:lang w:val="en-US"/>
        </w:rPr>
        <w:fldChar w:fldCharType="begin" w:fldLock="1"/>
      </w:r>
      <w:r>
        <w:rPr>
          <w:lang w:val="en-US"/>
        </w:rPr>
        <w:instrText>ADDIN CSL_CITATION {"citationItems":[{"id":"ITEM-1","itemData":{"DOI":"10.1007/s12008-022-00956-4","abstract":"Additive Manufacturing (AM) technology enables the production of personalized goods at reduced development costs, shorter lead times, lower energy consumption during manufacturing, and decreased material waste. AM will be consolidated as a leading technology in numerous sectors in the near future due to the maturity of the technology, the wide range of possibilities afforded by 3D printing, and the institutional push. One of the most important aspects of Industry 4.0 is 3D printing. It may be used to fabricate complicated parts and allows companies to cut inventory, develop on-demand items, create smaller localized manufacturing conditions, and even shorten supply chains. AM is expected to increase rapidly in the future because of its above stated remarkable “performance record.“ According to a report published the AM market is predicted to produce US$2 trillion worth of components and end products by year 2030. Hence integration of smart technology and production systems or indirectly one can say that AM is promoting Industry 4.0 and it plays a pivotal role in solving some of the 4th industrial revolution’s most important needs. AM is a future paradigm for futuristic production systems, and Industry 4.0 will leverage its potential to reach essential goals. AM will be found now days in a variety of industrial applications including aerospace and health care to consumer goods. This review article discusses about brief AM technology, history, its industrial applications, challenges, and future prospective. Finally, case studies using AM has been considered.","author":[{"dropping-particle":"","family":"Prashar","given":"G.","non-dropping-particle":"","parse-names":false,"suffix":""},{"dropping-particle":"","family":"Vasudev","given":"H.","non-dropping-particle":"","parse-names":false,"suffix":""},{"dropping-particle":"","family":"Bhuddhi","given":"D.","non-dropping-particle":"","parse-names":false,"suffix":""}],"container-title":"International Journal on Interactive Design and Manufacturing","id":"ITEM-1","issued":{"date-parts":[["2022"]]},"title":"Additive manufacturing: expanding 3D printing horizon in industry 4.0","type":"article-journal"},"uris":["http://www.mendeley.com/documents/?uuid=bca858e6-628b-3d4b-8fbf-9c27b155f28d"]}],"mendeley":{"formattedCitation":"(Prashar, Vasudev and Bhuddhi, 2022)","plainTextFormattedCitation":"(Prashar, Vasudev and Bhuddhi, 2022)","previouslyFormattedCitation":"(Prashar, Vasudev and Bhuddhi, 2022)"},"properties":{"noteIndex":0},"schema":"https://github.com/citation-style-language/schema/raw/master/csl-citation.json"}</w:instrText>
      </w:r>
      <w:r>
        <w:rPr>
          <w:lang w:val="en-US"/>
        </w:rPr>
        <w:fldChar w:fldCharType="separate"/>
      </w:r>
      <w:r w:rsidRPr="007F673A">
        <w:rPr>
          <w:noProof/>
          <w:lang w:val="en-US"/>
        </w:rPr>
        <w:t>(Prashar, Vasudev and Bhuddhi, 2022</w:t>
      </w:r>
      <w:r>
        <w:rPr>
          <w:noProof/>
          <w:color w:val="FF0000"/>
          <w:lang w:val="en-US"/>
        </w:rPr>
        <w:t xml:space="preserve">, </w:t>
      </w:r>
      <w:r w:rsidRPr="00F32E28">
        <w:rPr>
          <w:noProof/>
          <w:color w:val="FF0000"/>
          <w:lang w:val="en-US"/>
        </w:rPr>
        <w:t>p.2233</w:t>
      </w:r>
      <w:r w:rsidRPr="007F673A">
        <w:rPr>
          <w:noProof/>
          <w:lang w:val="en-US"/>
        </w:rPr>
        <w:t>)</w:t>
      </w:r>
      <w:r>
        <w:rPr>
          <w:lang w:val="en-US"/>
        </w:rPr>
        <w:fldChar w:fldCharType="end"/>
      </w:r>
      <w:r w:rsidRPr="00AD291D">
        <w:rPr>
          <w:lang w:val="en-US"/>
        </w:rPr>
        <w:t>. The production phase, in</w:t>
      </w:r>
      <w:r>
        <w:rPr>
          <w:lang w:val="en-US"/>
        </w:rPr>
        <w:t>deed</w:t>
      </w:r>
      <w:r w:rsidRPr="00AD291D">
        <w:rPr>
          <w:lang w:val="en-US"/>
        </w:rPr>
        <w:t>,</w:t>
      </w:r>
      <w:r>
        <w:rPr>
          <w:lang w:val="en-US"/>
        </w:rPr>
        <w:t xml:space="preserve"> </w:t>
      </w:r>
      <w:r w:rsidRPr="00AD291D">
        <w:rPr>
          <w:lang w:val="en-US"/>
        </w:rPr>
        <w:t>requires “</w:t>
      </w:r>
      <w:r w:rsidRPr="00AD291D">
        <w:rPr>
          <w:i/>
          <w:iCs/>
          <w:lang w:val="en-US"/>
        </w:rPr>
        <w:t xml:space="preserve">skilled workers </w:t>
      </w:r>
      <w:bookmarkStart w:id="2" w:name="_Hlk160654103"/>
      <w:r w:rsidRPr="00AD291D">
        <w:rPr>
          <w:i/>
          <w:iCs/>
          <w:lang w:val="en-US"/>
        </w:rPr>
        <w:t>to operate machines to get builds with desired properties and specifications</w:t>
      </w:r>
      <w:r w:rsidRPr="00AD291D">
        <w:rPr>
          <w:lang w:val="en-US"/>
        </w:rPr>
        <w:t xml:space="preserve">” </w:t>
      </w:r>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uris":["http://www.mendeley.com/documents/?uuid=9a7aa52f-4e83-3271-b674-c8f6549dab50"]}],"mendeley":{"formattedCitation":"(Choudhary &lt;i&gt;et al.&lt;/i&gt;, 2021)","plainTextFormattedCitation":"(Choudhary et al., 2021)","previouslyFormattedCitation":"(Choudhary &lt;i&gt;et al.&lt;/i&gt;, 2021)"},"properties":{"noteIndex":0},"schema":"https://github.com/citation-style-language/schema/raw/master/csl-citation.json"}</w:instrText>
      </w:r>
      <w:r>
        <w:rPr>
          <w:lang w:val="en-US"/>
        </w:rPr>
        <w:fldChar w:fldCharType="separate"/>
      </w:r>
      <w:r w:rsidRPr="007F673A">
        <w:rPr>
          <w:noProof/>
          <w:lang w:val="en-US"/>
        </w:rPr>
        <w:t xml:space="preserve">(Choudhary </w:t>
      </w:r>
      <w:r w:rsidRPr="007F673A">
        <w:rPr>
          <w:i/>
          <w:noProof/>
          <w:lang w:val="en-US"/>
        </w:rPr>
        <w:t>et al.</w:t>
      </w:r>
      <w:r w:rsidRPr="007F673A">
        <w:rPr>
          <w:noProof/>
          <w:lang w:val="en-US"/>
        </w:rPr>
        <w:t>, 2021)</w:t>
      </w:r>
      <w:r>
        <w:rPr>
          <w:lang w:val="en-US"/>
        </w:rPr>
        <w:fldChar w:fldCharType="end"/>
      </w:r>
      <w:r>
        <w:rPr>
          <w:lang w:val="en-US"/>
        </w:rPr>
        <w:t>.</w:t>
      </w:r>
      <w:r w:rsidRPr="00AD291D">
        <w:rPr>
          <w:lang w:val="en-US"/>
        </w:rPr>
        <w:t xml:space="preserve"> More in detail, the required skills deal with “</w:t>
      </w:r>
      <w:r w:rsidRPr="00AD291D">
        <w:rPr>
          <w:i/>
          <w:iCs/>
          <w:lang w:val="en-US"/>
        </w:rPr>
        <w:t xml:space="preserve">the selection of part orientation, layer thickness, support generation, using maximum build volume, </w:t>
      </w:r>
      <w:bookmarkEnd w:id="2"/>
      <w:r w:rsidRPr="00AD291D">
        <w:rPr>
          <w:i/>
          <w:iCs/>
          <w:lang w:val="en-US"/>
        </w:rPr>
        <w:t>etc.</w:t>
      </w:r>
      <w:r w:rsidRPr="00AD291D">
        <w:rPr>
          <w:lang w:val="en-US"/>
        </w:rPr>
        <w:t>”</w:t>
      </w:r>
      <w:r>
        <w:rPr>
          <w:lang w:val="en-US"/>
        </w:rPr>
        <w:fldChar w:fldCharType="begin" w:fldLock="1"/>
      </w:r>
      <w:r>
        <w:rPr>
          <w:lang w:val="en-US"/>
        </w:rPr>
        <w:instrText>ADDIN CSL_CITATION {"citationItems":[{"id":"ITEM-1","itemData":{"DOI":"10.1108/JAMR-12-2020-0341","abstract":"Purpose: Additive manufacturing (AM) is expected to significantly transform the operations in manufacturing sector. It is also proposed to have optimistic applications in the medical supply chains (SC). However, its adoption in medical sector is faced with a range of barriers. Motivated by the need to establish an AM-based medical SC in a developing economy, the present paper analyses the potential barriers that would hinder the adoption of AM in medical SC. Design/methodology/approach: Based on an extensive literature review and expert discussions, 12 significant barriers have been identified, which are analysed using an integrated interpretive structural modelling–analytical network process (ISM–ANP) methodology. An interrelationship between these barriers using ISM has been analysed to determine the driving-dependence power of these barriers using MICMAC (Matrice d' Impacts Croises-Multiplication Applique' e a' Classement) analysis. The barriers are then ranked using the ANP approach. Findings: It has been focussed that the non-availability of a variety of materials, lack of education and training to designers and workers and production technology limitation are the most critical barriers. The res</w:instrText>
      </w:r>
      <w:r w:rsidRPr="002C7308">
        <w:rPr>
          <w:lang w:val="en-US"/>
        </w:rPr>
        <w:instrText>ults suggest that the managers should give greater significance to the technological and organizational barriers. Originality/value: An approach to overcome these barriers can help the managers and organizations to develop successful AM-based SCs. The study is the first to identify and analyse the barriers for successful adoption of AM in medical SC context.","author":[{"dropping-particle":"","family":"Choudhary","given":"N.","non-dropping-particle":"","parse-names":false,"suffix":""},{"dropping-particle":"","family":"Kumar","given":"A.","non-dropping-particle":"","parse-names":false,"suffix":""},{"dropping-particle":"","family":"Sharma","given":"V.","non-dropping-particle":"","parse-names":false,"suffix":""},{"dropping-particle":"","family":"Kumar","given":"P.","non-dropping-particle":"","parse-names":false,"suffix":""}],"container-title":"Journal of Advances in Management Research","id":"ITEM-1","issue":"5","issued":{"date-parts":[["2021"]]},"page":"637-660","title":"Barriers in adoption of additive manufacturing in medical sector supply chain","type":"article-journal","volume":"18"},"uris":["http://www.mendeley.com/documents/?uuid=9a7aa52f-4e83-3271-b674-c8f6549dab50"]}],"mendeley":{"formattedCitation":"(Choudhary &lt;i&gt;et al.&lt;/i&gt;, 2021)","plainTextFormattedCitation":"(Choudhary et al., 2021)","previouslyFormattedCitation":"(Choudhary &lt;i&gt;et al.&lt;/i&gt;, 2021)"},"properties":{"noteIndex":0},"schema":"https://github.com/citation-style-language/schema/raw/master/csl-citation.json"}</w:instrText>
      </w:r>
      <w:r>
        <w:rPr>
          <w:lang w:val="en-US"/>
        </w:rPr>
        <w:fldChar w:fldCharType="separate"/>
      </w:r>
      <w:r w:rsidRPr="002C7308">
        <w:rPr>
          <w:noProof/>
          <w:lang w:val="en-US"/>
        </w:rPr>
        <w:t xml:space="preserve">(Choudhary </w:t>
      </w:r>
      <w:r w:rsidRPr="002C7308">
        <w:rPr>
          <w:i/>
          <w:noProof/>
          <w:lang w:val="en-US"/>
        </w:rPr>
        <w:t>et al.</w:t>
      </w:r>
      <w:r w:rsidRPr="002C7308">
        <w:rPr>
          <w:noProof/>
          <w:lang w:val="en-US"/>
        </w:rPr>
        <w:t>, 2021</w:t>
      </w:r>
      <w:r>
        <w:rPr>
          <w:noProof/>
          <w:color w:val="FF0000"/>
          <w:lang w:val="en-US"/>
        </w:rPr>
        <w:t>, p.642</w:t>
      </w:r>
      <w:r w:rsidRPr="002C7308">
        <w:rPr>
          <w:noProof/>
          <w:lang w:val="en-US"/>
        </w:rPr>
        <w:t>)</w:t>
      </w:r>
      <w:r>
        <w:rPr>
          <w:lang w:val="en-US"/>
        </w:rPr>
        <w:fldChar w:fldCharType="end"/>
      </w:r>
      <w:r w:rsidRPr="002C7308">
        <w:rPr>
          <w:lang w:val="en-US"/>
        </w:rPr>
        <w:t xml:space="preserve">. </w:t>
      </w:r>
    </w:p>
    <w:p w14:paraId="5A62D66E" w14:textId="77777777" w:rsidR="002959B1" w:rsidRPr="002C7308" w:rsidRDefault="002959B1" w:rsidP="002959B1">
      <w:pPr>
        <w:jc w:val="both"/>
        <w:rPr>
          <w:lang w:val="en-US"/>
        </w:rPr>
      </w:pPr>
      <w:r w:rsidRPr="002C7308">
        <w:rPr>
          <w:lang w:val="en-US"/>
        </w:rPr>
        <w:t>In conclusion, we can derive the following proposition:</w:t>
      </w:r>
    </w:p>
    <w:p w14:paraId="1CC92B2E" w14:textId="77777777" w:rsidR="002959B1" w:rsidRPr="00AD291D" w:rsidRDefault="002959B1" w:rsidP="002959B1">
      <w:pPr>
        <w:jc w:val="both"/>
        <w:rPr>
          <w:lang w:val="en-US"/>
        </w:rPr>
      </w:pPr>
      <w:r w:rsidRPr="00AD291D">
        <w:rPr>
          <w:b/>
          <w:bCs/>
          <w:i/>
          <w:iCs/>
          <w:lang w:val="en-US"/>
        </w:rPr>
        <w:t>Proposition C10</w:t>
      </w:r>
      <w:r w:rsidRPr="00AD291D">
        <w:rPr>
          <w:lang w:val="en-US"/>
        </w:rPr>
        <w:t>: AM requires specialized workforce to operate AM machines with proper knowledge on key decisions such as production parameters to be adopted, post process operations, …</w:t>
      </w:r>
    </w:p>
    <w:p w14:paraId="08D80881" w14:textId="77777777" w:rsidR="00704720" w:rsidRDefault="00704720" w:rsidP="002959B1">
      <w:pPr>
        <w:jc w:val="both"/>
        <w:rPr>
          <w:b/>
          <w:bCs/>
          <w:i/>
          <w:iCs/>
          <w:lang w:val="en-US"/>
        </w:rPr>
      </w:pPr>
    </w:p>
    <w:p w14:paraId="6C8A48CB" w14:textId="111FB7BA" w:rsidR="002959B1" w:rsidRPr="00942BF5" w:rsidRDefault="002959B1" w:rsidP="002959B1">
      <w:pPr>
        <w:jc w:val="both"/>
        <w:rPr>
          <w:b/>
          <w:bCs/>
          <w:i/>
          <w:iCs/>
          <w:lang w:val="en-US"/>
        </w:rPr>
      </w:pPr>
      <w:r w:rsidRPr="00E82327">
        <w:rPr>
          <w:b/>
          <w:bCs/>
          <w:i/>
          <w:iCs/>
          <w:lang w:val="en-US"/>
        </w:rPr>
        <w:lastRenderedPageBreak/>
        <w:t>Production Limitation</w:t>
      </w:r>
    </w:p>
    <w:p w14:paraId="10177FB9" w14:textId="7D33B2D4" w:rsidR="002959B1" w:rsidRPr="00942BF5" w:rsidRDefault="002959B1" w:rsidP="002959B1">
      <w:pPr>
        <w:jc w:val="both"/>
        <w:rPr>
          <w:lang w:val="en-US"/>
        </w:rPr>
      </w:pPr>
      <w:r w:rsidRPr="00942BF5">
        <w:rPr>
          <w:lang w:val="en-US"/>
        </w:rPr>
        <w:t>“</w:t>
      </w:r>
      <w:r>
        <w:rPr>
          <w:i/>
          <w:iCs/>
          <w:lang w:val="en-US"/>
        </w:rPr>
        <w:t>D</w:t>
      </w:r>
      <w:r w:rsidRPr="00942BF5">
        <w:rPr>
          <w:i/>
          <w:iCs/>
          <w:lang w:val="en-US"/>
        </w:rPr>
        <w:t>ue to the layer-wise building approach and the current technologies available, AM is typically slower than mass-production techniques</w:t>
      </w:r>
      <w:r w:rsidRPr="00942BF5">
        <w:rPr>
          <w:lang w:val="en-US"/>
        </w:rPr>
        <w:t xml:space="preserve"> (i.e. CM)</w:t>
      </w:r>
      <w:r w:rsidRPr="00942BF5">
        <w:rPr>
          <w:i/>
          <w:iCs/>
          <w:lang w:val="en-US"/>
        </w:rPr>
        <w:t xml:space="preserve"> such as injection molding</w:t>
      </w:r>
      <w:r w:rsidRPr="00942BF5">
        <w:rPr>
          <w:lang w:val="en-US"/>
        </w:rPr>
        <w:t>”</w:t>
      </w:r>
      <w:r>
        <w:rPr>
          <w:lang w:val="en-US"/>
        </w:rPr>
        <w:t xml:space="preserve"> (</w:t>
      </w:r>
      <w:r w:rsidRPr="0032417F">
        <w:rPr>
          <w:noProof/>
          <w:lang w:val="en-US"/>
        </w:rPr>
        <w:t xml:space="preserve">Mueller </w:t>
      </w:r>
      <w:r w:rsidRPr="0032417F">
        <w:rPr>
          <w:i/>
          <w:noProof/>
          <w:lang w:val="en-US"/>
        </w:rPr>
        <w:t>et al.</w:t>
      </w:r>
      <w:r>
        <w:rPr>
          <w:i/>
          <w:noProof/>
          <w:lang w:val="en-US"/>
        </w:rPr>
        <w:t>,</w:t>
      </w:r>
      <w:r w:rsidRPr="00942BF5">
        <w:rPr>
          <w:lang w:val="en-US"/>
        </w:rPr>
        <w:t xml:space="preserve"> </w:t>
      </w:r>
      <w:r>
        <w:rPr>
          <w:lang w:val="en-US"/>
        </w:rPr>
        <w:fldChar w:fldCharType="begin" w:fldLock="1"/>
      </w:r>
      <w:r>
        <w:rPr>
          <w:lang w:val="en-US"/>
        </w:rPr>
        <w:instrText>ADDIN CSL_CITATION {"citationItems":[{"id":"ITEM-1","itemData":{"DOI":"10.3390/APP10124135","abstract":"The eruption of the severe acute respiratory syndrome coronavirus 2 (SARS-CoV-2) (corona virus disease, COVID-19) in Wuhan, China, and its global spread has led to an exponentially growing number of infected patients, currently exceeding over 6.6 million and over 390,000 deaths as of the 5th of June 2020. In this pandemic situation, health systems have been put under stress, and the demand for personal protective equipment (PPE) exceeded the delivery capabilities of suppliers. To address this issue, 3D printing was identified as a possible solution to quickly produce PPE items such as face shields, mask straps, masks, valves, and ear savers. Around the world, companies, universities, research institutions, and private individuals/hobbyists stepped into the void, using their 3D printers to support hospitals, doctors, nursing homes, and even refugee camps by providing them with PPE. In Germany, the makervsvirus movement took up the challenge and connected thousands of end users, makers, companies, and logistic providers for the production and supply of face shields, protective masks, and ear savers. The Karlsruhe Institute of Technology (KIT) also joined the makervsvirus movement and used its facilities to print headbands for face shield assemblies and ear savers. Within this paper, the challenges and lessons learned from the quick ramp up of a research laboratory to a production site for medium-sized batches of PPE, the limitations in material supply, selection criteria for suitable models, quality measures, and future prospects are reported and conclusions drawn.","author":[{"dropping-particle":"","family":"Mueller","given":"T.","non-dropping-particle":"","parse-names":false,"suffix":""},{"dropping-particle":"","family":"Elkaseer","given":"A.","non-dropping-particle":"","parse-names":false,"suffix":""},{"dropping-particle":"","family":"Charles","given":"A.","non-dropping-particle":"","parse-names":false,"suffix":""},{"dropping-particle":"","family":"Fauth","given":"J.","non-dropping-particle":"","parse-names":false,"suffix":""},{"dropping-particle":"","family":"Rabsch","given":"D.","non-dropping-particle":"","parse-names":false,"suffix":""},{"dropping-particle":"","family":"Scholz","given":"A.","non-dropping-particle":"","parse-names":false,"suffix":""},{"dropping-particle":"","family":"Marquardt","given":"C.","non-dropping-particle":"","parse-names":false,"suffix":""},{"dropping-particle":"","family":"Nau","given":"K.","non-dropping-particle":"","parse-names":false,"suffix":""},{"dropping-particle":"","family":"Scholz","given":"S.G.","non-dropping-particle":"","parse-names":false,"suffix":""}],"container-title":"Applied Sciences (Switzerland)","id":"ITEM-1","issue":"12","issued":{"date-parts":[["2020"]]},"page":"1-14","title":"Eight weeks later-the unprecedented rise of 3D printing during the COVID-19 pandemic-A case study, lessons learned, and implications on the future of global decentralized manufacturing","type":"article-journal","volume":"10"},"suppress-author":1,"uris":["http://www.mendeley.com/documents/?uuid=01f224e5-d033-3bd5-b798-0cc745813706"]}],"mendeley":{"formattedCitation":"(2020)","plainTextFormattedCitation":"(2020)","previouslyFormattedCitation":"(2020)"},"properties":{"noteIndex":0},"schema":"https://github.com/citation-style-language/schema/raw/master/csl-citation.json"}</w:instrText>
      </w:r>
      <w:r>
        <w:rPr>
          <w:lang w:val="en-US"/>
        </w:rPr>
        <w:fldChar w:fldCharType="separate"/>
      </w:r>
      <w:r w:rsidRPr="00B514C9">
        <w:rPr>
          <w:noProof/>
          <w:lang w:val="en-US"/>
        </w:rPr>
        <w:t>2020</w:t>
      </w:r>
      <w:r>
        <w:rPr>
          <w:noProof/>
          <w:color w:val="FF0000"/>
          <w:lang w:val="en-US"/>
        </w:rPr>
        <w:t>, p.4</w:t>
      </w:r>
      <w:r w:rsidRPr="00B514C9">
        <w:rPr>
          <w:noProof/>
          <w:lang w:val="en-US"/>
        </w:rPr>
        <w:t>)</w:t>
      </w:r>
      <w:r>
        <w:rPr>
          <w:lang w:val="en-US"/>
        </w:rPr>
        <w:fldChar w:fldCharType="end"/>
      </w:r>
      <w:r w:rsidRPr="00942BF5">
        <w:rPr>
          <w:lang w:val="en-US"/>
        </w:rPr>
        <w:t>. This is confirmed by other researchers</w:t>
      </w:r>
      <w:r>
        <w:rPr>
          <w:lang w:val="en-US"/>
        </w:rPr>
        <w:t xml:space="preserve">, e.g. </w:t>
      </w:r>
      <w:r w:rsidRPr="0032417F">
        <w:rPr>
          <w:noProof/>
          <w:lang w:val="en-US"/>
        </w:rPr>
        <w:t xml:space="preserve">Tani </w:t>
      </w:r>
      <w:r w:rsidRPr="0032417F">
        <w:rPr>
          <w:i/>
          <w:noProof/>
          <w:lang w:val="en-US"/>
        </w:rPr>
        <w:t>et al.</w:t>
      </w:r>
      <w:r>
        <w:rPr>
          <w:lang w:val="en-US"/>
        </w:rPr>
        <w:t xml:space="preserve"> </w:t>
      </w:r>
      <w:r>
        <w:rPr>
          <w:lang w:val="en-US"/>
        </w:rPr>
        <w:fldChar w:fldCharType="begin" w:fldLock="1"/>
      </w:r>
      <w:r>
        <w:rPr>
          <w:lang w:val="en-US"/>
        </w:rPr>
        <w:instrText>ADDIN CSL_CITATION {"citationItems":[{"id":"ITEM-1","itemData":{"DOI":"10.1108/EJIM-11-2021-0579","abstract":"Purpose: Additive manufacturing (AM) technologies, also known as three-dimensional printing (3DP), is a technological breakthrough that have the potential to disrupt the traditional operations of supply chains. They open the way to a supply chains innovation that can significantly benefit hospitals and health-related organizations in dealing with crises or unexpected events in a faster and more flexible way. In this study the authors identify the boundary of this potential support. Design/methodology/approach: The authors adopt a case study approach to understand the dynamics behind a well-known best practice to identify the main opportunities and the main pitfalls that AM may pose to health-related organizations wanting to leverage them. Findings: The case highlights that it is possible to increase hospital flexibility using AM and that by leveraging the Internet it is possible to spread the benefits faster than what it would be normally possible using traditional supply chain processes. At the same time the case highlights that leveraging these technologies needs buy-in from all the relevant stakeholders. Originality/value: The paper is one of the first, to the best of the authors' knowledge, to highlight the main opportunities and difficulties of implementing 3DP technologies in hospital supply chain management.","author":[{"dropping-particle":"","family":"Tani","given":"M.","non-dropping-particle":"","parse-names":false,"suffix":""},{"dropping-particle":"","family":"Troise","given":"C.","non-dropping-particle":"","parse-names":false,"suffix":""},{"dropping-particle":"","family":"Bernardi","given":"P.","non-dropping-particle":"De","parse-names":false,"suffix":""},{"dropping-particle":"","family":"Han","given":"T.","non-dropping-particle":"","parse-names":false,"suffix":""}],"container-title":"European Journal of Innovation Management","id":"ITEM-1","issue":"6","issued":{"date-parts":[["2022"]]},"page":"716-734","title":"Innovating the supply chain in health-related crises: some evidence from ISINNOVA case","type":"article-journal","volume":"25"},"suppress-author":1,"uris":["http://www.mendeley.com/documents/?uuid=fa3775e0-b8ca-32ae-bc8c-715c073c8c70"]}],"mendeley":{"formattedCitation":"(2022)","plainTextFormattedCitation":"(2022)","previouslyFormattedCitation":"(2022)"},"properties":{"noteIndex":0},"schema":"https://github.com/citation-style-language/schema/raw/master/csl-citation.json"}</w:instrText>
      </w:r>
      <w:r>
        <w:rPr>
          <w:lang w:val="en-US"/>
        </w:rPr>
        <w:fldChar w:fldCharType="separate"/>
      </w:r>
      <w:r w:rsidRPr="00B514C9">
        <w:rPr>
          <w:noProof/>
          <w:lang w:val="en-US"/>
        </w:rPr>
        <w:t>(2022</w:t>
      </w:r>
      <w:r>
        <w:rPr>
          <w:noProof/>
          <w:color w:val="FF0000"/>
          <w:lang w:val="en-US"/>
        </w:rPr>
        <w:t xml:space="preserve">, </w:t>
      </w:r>
      <w:r w:rsidRPr="00BB0FE1">
        <w:rPr>
          <w:noProof/>
          <w:color w:val="FF0000"/>
          <w:lang w:val="en-US"/>
        </w:rPr>
        <w:t>p.726</w:t>
      </w:r>
      <w:r w:rsidRPr="00B514C9">
        <w:rPr>
          <w:noProof/>
          <w:lang w:val="en-US"/>
        </w:rPr>
        <w:t>)</w:t>
      </w:r>
      <w:r>
        <w:rPr>
          <w:lang w:val="en-US"/>
        </w:rPr>
        <w:fldChar w:fldCharType="end"/>
      </w:r>
      <w:r>
        <w:rPr>
          <w:lang w:val="en-US"/>
        </w:rPr>
        <w:t xml:space="preserve"> </w:t>
      </w:r>
      <w:r w:rsidRPr="00942BF5">
        <w:rPr>
          <w:lang w:val="en-US"/>
        </w:rPr>
        <w:t>who</w:t>
      </w:r>
      <w:r>
        <w:rPr>
          <w:lang w:val="en-US"/>
        </w:rPr>
        <w:t xml:space="preserve"> listed</w:t>
      </w:r>
      <w:r w:rsidRPr="00942BF5">
        <w:rPr>
          <w:lang w:val="en-US"/>
        </w:rPr>
        <w:t xml:space="preserve"> </w:t>
      </w:r>
      <w:r>
        <w:rPr>
          <w:lang w:val="en-US"/>
        </w:rPr>
        <w:t xml:space="preserve">the </w:t>
      </w:r>
      <w:r w:rsidRPr="00942BF5">
        <w:rPr>
          <w:lang w:val="en-US"/>
        </w:rPr>
        <w:t>“</w:t>
      </w:r>
      <w:r w:rsidRPr="00942BF5">
        <w:rPr>
          <w:i/>
          <w:iCs/>
          <w:lang w:val="en-US"/>
        </w:rPr>
        <w:t>printing process slow speed</w:t>
      </w:r>
      <w:r w:rsidRPr="00942BF5">
        <w:rPr>
          <w:lang w:val="en-US"/>
        </w:rPr>
        <w:t>”</w:t>
      </w:r>
      <w:r>
        <w:rPr>
          <w:lang w:val="en-US"/>
        </w:rPr>
        <w:t xml:space="preserve"> among</w:t>
      </w:r>
      <w:r w:rsidRPr="00942BF5">
        <w:rPr>
          <w:lang w:val="en-US"/>
        </w:rPr>
        <w:t xml:space="preserve"> the three main </w:t>
      </w:r>
      <w:r>
        <w:rPr>
          <w:lang w:val="en-US"/>
        </w:rPr>
        <w:t>challenges</w:t>
      </w:r>
      <w:r w:rsidRPr="00942BF5">
        <w:rPr>
          <w:lang w:val="en-US"/>
        </w:rPr>
        <w:t xml:space="preserve"> </w:t>
      </w:r>
      <w:r w:rsidR="00704720" w:rsidRPr="00704720">
        <w:rPr>
          <w:color w:val="FF0000"/>
          <w:lang w:val="en-US"/>
        </w:rPr>
        <w:t>to</w:t>
      </w:r>
      <w:r w:rsidRPr="00704720">
        <w:rPr>
          <w:color w:val="FF0000"/>
          <w:lang w:val="en-US"/>
        </w:rPr>
        <w:t xml:space="preserve"> </w:t>
      </w:r>
      <w:r w:rsidRPr="00942BF5">
        <w:rPr>
          <w:lang w:val="en-US"/>
        </w:rPr>
        <w:t xml:space="preserve">using AM in the medical sector. </w:t>
      </w:r>
      <w:r>
        <w:rPr>
          <w:lang w:val="en-US"/>
        </w:rPr>
        <w:t xml:space="preserve">Furthermore, citing an </w:t>
      </w:r>
      <w:proofErr w:type="spellStart"/>
      <w:r>
        <w:rPr>
          <w:lang w:val="en-US"/>
        </w:rPr>
        <w:t>Isinnova</w:t>
      </w:r>
      <w:proofErr w:type="spellEnd"/>
      <w:r>
        <w:rPr>
          <w:lang w:val="en-US"/>
        </w:rPr>
        <w:t xml:space="preserve"> engineer, </w:t>
      </w:r>
      <w:r w:rsidRPr="0032417F">
        <w:rPr>
          <w:noProof/>
          <w:lang w:val="en-US"/>
        </w:rPr>
        <w:t xml:space="preserve">Tani </w:t>
      </w:r>
      <w:r w:rsidRPr="0032417F">
        <w:rPr>
          <w:i/>
          <w:noProof/>
          <w:lang w:val="en-US"/>
        </w:rPr>
        <w:t>et al.</w:t>
      </w:r>
      <w:r>
        <w:rPr>
          <w:lang w:val="en-US"/>
        </w:rPr>
        <w:t xml:space="preserve"> </w:t>
      </w:r>
      <w:r>
        <w:rPr>
          <w:lang w:val="en-US"/>
        </w:rPr>
        <w:fldChar w:fldCharType="begin" w:fldLock="1"/>
      </w:r>
      <w:r>
        <w:rPr>
          <w:lang w:val="en-US"/>
        </w:rPr>
        <w:instrText>ADDIN CSL_CITATION {"citationItems":[{"id":"ITEM-1","itemData":{"DOI":"10.1108/EJIM-11-2021-0579","abstract":"Purpose: Additive manufacturing (AM) technologies, also known as three-dimensional printing (3DP), is a technological breakthrough that have the potential to disrupt the traditional operations of supply chains. They open the way to a supply chains innovation that can significantly benefit hospitals and health-related organizations in dealing with crises or unexpected events in a faster and more flexible way. In this study the authors identify the boundary of this potential support. Design/methodology/approach: The authors adopt a case study approach to understand the dynamics behind a well-known best practice to identify the main opportunities and the main pitfalls that AM may pose to health-related organizations wanting to leverage them. Findings: The case highlights that it is possible to increase hospital flexibility using AM and that by leveraging the Internet it is possible to spread the benefits faster than what it would be normally possible using traditional supply chain processes. At the same time the case highlights that leveraging these technologies needs buy-in from all the relevant stakeholders. Originality/value: The paper is one of the first, to the best of the authors' knowledge, to highlight the main opportunities and difficulties of implementing 3DP technologies in hospital supply chain management.","author":[{"dropping-particle":"","family":"Tani","given":"M.","non-dropping-particle":"","parse-names":false,"suffix":""},{"dropping-particle":"","family":"Troise","given":"C.","non-dropping-particle":"","parse-names":false,"suffix":""},{"dropping-particle":"","family":"Bernardi","given":"P.","non-dropping-particle":"De","parse-names":false,"suffix":""},{"dropping-particle":"","family":"Han","given":"T.","non-dropping-particle":"","parse-names":false,"suffix":""}],"container-title":"European Journal of Innovation Management","id":"ITEM-1","issue":"6","issued":{"date-parts":[["2022"]]},"page":"716-734","title":"Innovating the supply chain in health-related crises: some evidence from ISINNOVA case","type":"article-journal","volume":"25"},"suppress-author":1,"uris":["http://www.mendeley.com/documents/?uuid=fa3775e0-b8ca-32ae-bc8c-715c073c8c70"]}],"mendeley":{"formattedCitation":"(2022)","plainTextFormattedCitation":"(2022)","previouslyFormattedCitation":"(2022)"},"properties":{"noteIndex":0},"schema":"https://github.com/citation-style-language/schema/raw/master/csl-citation.json"}</w:instrText>
      </w:r>
      <w:r>
        <w:rPr>
          <w:lang w:val="en-US"/>
        </w:rPr>
        <w:fldChar w:fldCharType="separate"/>
      </w:r>
      <w:r w:rsidRPr="00B514C9">
        <w:rPr>
          <w:noProof/>
          <w:lang w:val="en-US"/>
        </w:rPr>
        <w:t>(2022</w:t>
      </w:r>
      <w:r>
        <w:rPr>
          <w:noProof/>
          <w:color w:val="FF0000"/>
          <w:lang w:val="en-US"/>
        </w:rPr>
        <w:t>, p.723</w:t>
      </w:r>
      <w:r w:rsidRPr="00B514C9">
        <w:rPr>
          <w:noProof/>
          <w:lang w:val="en-US"/>
        </w:rPr>
        <w:t>)</w:t>
      </w:r>
      <w:r>
        <w:rPr>
          <w:lang w:val="en-US"/>
        </w:rPr>
        <w:fldChar w:fldCharType="end"/>
      </w:r>
      <w:r>
        <w:rPr>
          <w:lang w:val="en-US"/>
        </w:rPr>
        <w:t xml:space="preserve"> reported also that CM, and in particular injection molding, “</w:t>
      </w:r>
      <w:r w:rsidRPr="00C87DB7">
        <w:rPr>
          <w:i/>
          <w:iCs/>
          <w:lang w:val="en-US"/>
        </w:rPr>
        <w:t>is still the preferred production technology when you have the time to produce the molds and to ship the final products to the hospital needing them</w:t>
      </w:r>
      <w:r>
        <w:rPr>
          <w:lang w:val="en-US"/>
        </w:rPr>
        <w:t>”.</w:t>
      </w:r>
    </w:p>
    <w:p w14:paraId="708B85F1" w14:textId="77777777" w:rsidR="002959B1" w:rsidRPr="00942BF5" w:rsidRDefault="002959B1" w:rsidP="002959B1">
      <w:pPr>
        <w:jc w:val="both"/>
        <w:rPr>
          <w:lang w:val="en-US"/>
        </w:rPr>
      </w:pPr>
      <w:r w:rsidRPr="00942BF5">
        <w:rPr>
          <w:lang w:val="en-US"/>
        </w:rPr>
        <w:t>In conclusion, we can derive the following proposition:</w:t>
      </w:r>
    </w:p>
    <w:p w14:paraId="339E4F0F" w14:textId="77777777" w:rsidR="002959B1" w:rsidRPr="00942BF5" w:rsidRDefault="002959B1" w:rsidP="002959B1">
      <w:pPr>
        <w:jc w:val="both"/>
        <w:rPr>
          <w:lang w:val="en-US"/>
        </w:rPr>
      </w:pPr>
      <w:r w:rsidRPr="00942BF5">
        <w:rPr>
          <w:b/>
          <w:bCs/>
          <w:i/>
          <w:iCs/>
          <w:lang w:val="en-US"/>
        </w:rPr>
        <w:t>Proposition C11</w:t>
      </w:r>
      <w:r w:rsidRPr="00942BF5">
        <w:rPr>
          <w:lang w:val="en-US"/>
        </w:rPr>
        <w:t xml:space="preserve">: Production speed </w:t>
      </w:r>
      <w:r>
        <w:rPr>
          <w:lang w:val="en-US"/>
        </w:rPr>
        <w:t>is</w:t>
      </w:r>
      <w:r w:rsidRPr="00942BF5">
        <w:rPr>
          <w:lang w:val="en-US"/>
        </w:rPr>
        <w:t xml:space="preserve"> limited and lower than conventional manufacturing techniques.</w:t>
      </w:r>
    </w:p>
    <w:p w14:paraId="5B4BCA7D" w14:textId="77777777" w:rsidR="002959B1" w:rsidRPr="00CE4FAD" w:rsidRDefault="002959B1" w:rsidP="002959B1">
      <w:pPr>
        <w:jc w:val="both"/>
        <w:rPr>
          <w:b/>
          <w:bCs/>
          <w:i/>
          <w:iCs/>
          <w:lang w:val="en-US"/>
        </w:rPr>
      </w:pPr>
      <w:r w:rsidRPr="0059104A">
        <w:rPr>
          <w:b/>
          <w:bCs/>
          <w:i/>
          <w:iCs/>
          <w:lang w:val="en-US"/>
        </w:rPr>
        <w:t>Need for post-process operations</w:t>
      </w:r>
    </w:p>
    <w:p w14:paraId="05A407AA" w14:textId="4023E9E6" w:rsidR="002959B1" w:rsidRDefault="002959B1" w:rsidP="002959B1">
      <w:pPr>
        <w:jc w:val="both"/>
        <w:rPr>
          <w:lang w:val="en-US"/>
        </w:rPr>
      </w:pPr>
      <w:r>
        <w:rPr>
          <w:lang w:val="en-US"/>
        </w:rPr>
        <w:t>As stated</w:t>
      </w:r>
      <w:r w:rsidRPr="00B7427C">
        <w:rPr>
          <w:lang w:val="en-US"/>
        </w:rPr>
        <w:t xml:space="preserve"> by</w:t>
      </w:r>
      <w:r>
        <w:rPr>
          <w:lang w:val="en-US"/>
        </w:rPr>
        <w:t xml:space="preserve"> </w:t>
      </w:r>
      <w:r w:rsidRPr="005C440A">
        <w:rPr>
          <w:noProof/>
          <w:lang w:val="en-US"/>
        </w:rPr>
        <w:t>Sefene, Hailu and Asmare</w:t>
      </w:r>
      <w:r>
        <w:rPr>
          <w:lang w:val="en-US"/>
        </w:rPr>
        <w:t xml:space="preserve"> </w:t>
      </w:r>
      <w:r>
        <w:rPr>
          <w:lang w:val="en-US"/>
        </w:rPr>
        <w:fldChar w:fldCharType="begin" w:fldLock="1"/>
      </w:r>
      <w:r>
        <w:rPr>
          <w:lang w:val="en-US"/>
        </w:rPr>
        <w:instrText>ADDIN CSL_CITATION {"citationItems":[{"id":"ITEM-1","itemData":{"DOI":"https://doi.org/10.1007/s40964-022-00262-1","author":[{"dropping-particle":"","family":"Sefene","given":"Eyob Messele","non-dropping-particle":"","parse-names":false,"suffix":""},{"dropping-particle":"","family":"Hailu","given":"Yeabsra Mekdim","non-dropping-particle":"","parse-names":false,"suffix":""},{"dropping-particle":"","family":"Asmare","given":"Assefa","non-dropping-particle":"","parse-names":false,"suffix":""}],"container-title":"Progress in Additive Manufacturing","id":"ITEM-1","issued":{"date-parts":[["2022"]]},"title":"Medical Device Hybrid Manufacturing: Translating the Coordinate System From Metal Additive Manufacturing to Subtractive Post Processing","type":"article-journal"},"suppress-author":1,"uris":["http://www.mendeley.com/documents/?uuid=5bd2b30e-f2b4-494f-a2f6-13d97a3fd536"]}],"mendeley":{"formattedCitation":"(2022)","plainTextFormattedCitation":"(2022)","previouslyFormattedCitation":"(2022)"},"properties":{"noteIndex":0},"schema":"https://github.com/citation-style-language/schema/raw/master/csl-citation.json"}</w:instrText>
      </w:r>
      <w:r>
        <w:rPr>
          <w:lang w:val="en-US"/>
        </w:rPr>
        <w:fldChar w:fldCharType="separate"/>
      </w:r>
      <w:r w:rsidRPr="00B514C9">
        <w:rPr>
          <w:noProof/>
          <w:lang w:val="en-US"/>
        </w:rPr>
        <w:t>(2022</w:t>
      </w:r>
      <w:r>
        <w:rPr>
          <w:noProof/>
          <w:color w:val="FF0000"/>
          <w:lang w:val="en-US"/>
        </w:rPr>
        <w:t>, p.1</w:t>
      </w:r>
      <w:r w:rsidRPr="00B514C9">
        <w:rPr>
          <w:noProof/>
          <w:lang w:val="en-US"/>
        </w:rPr>
        <w:t>)</w:t>
      </w:r>
      <w:r>
        <w:rPr>
          <w:lang w:val="en-US"/>
        </w:rPr>
        <w:fldChar w:fldCharType="end"/>
      </w:r>
      <w:r w:rsidRPr="00B7427C">
        <w:rPr>
          <w:lang w:val="en-US"/>
        </w:rPr>
        <w:t>, “</w:t>
      </w:r>
      <w:r w:rsidRPr="00B7427C">
        <w:rPr>
          <w:i/>
          <w:iCs/>
          <w:lang w:val="en-US"/>
        </w:rPr>
        <w:t xml:space="preserve">the main limitation of AM continues to be the surface finish that is produced </w:t>
      </w:r>
      <w:r>
        <w:rPr>
          <w:i/>
          <w:iCs/>
          <w:lang w:val="en-US"/>
        </w:rPr>
        <w:t xml:space="preserve">[…] </w:t>
      </w:r>
      <w:r w:rsidRPr="00B7427C">
        <w:rPr>
          <w:i/>
          <w:iCs/>
          <w:lang w:val="en-US"/>
        </w:rPr>
        <w:t>as well as tolerances able to be achieved</w:t>
      </w:r>
      <w:r w:rsidRPr="00B7427C">
        <w:rPr>
          <w:lang w:val="en-US"/>
        </w:rPr>
        <w:t>”</w:t>
      </w:r>
      <w:r>
        <w:rPr>
          <w:lang w:val="en-US"/>
        </w:rPr>
        <w:t>, which induces AM production</w:t>
      </w:r>
      <w:r w:rsidRPr="00B7427C">
        <w:rPr>
          <w:lang w:val="en-US"/>
        </w:rPr>
        <w:t xml:space="preserve"> to be followed by post-process operations. </w:t>
      </w:r>
      <w:r>
        <w:rPr>
          <w:lang w:val="en-US"/>
        </w:rPr>
        <w:t>The necessity</w:t>
      </w:r>
      <w:r w:rsidRPr="00B7427C">
        <w:rPr>
          <w:lang w:val="en-US"/>
        </w:rPr>
        <w:t xml:space="preserve"> of post-process operations is </w:t>
      </w:r>
      <w:r>
        <w:rPr>
          <w:lang w:val="en-US"/>
        </w:rPr>
        <w:t xml:space="preserve">explained </w:t>
      </w:r>
      <w:r w:rsidR="00704720" w:rsidRPr="00704720">
        <w:rPr>
          <w:color w:val="FF0000"/>
          <w:lang w:val="en-US"/>
        </w:rPr>
        <w:t>fully in</w:t>
      </w:r>
      <w:r w:rsidRPr="00704720">
        <w:rPr>
          <w:color w:val="FF0000"/>
          <w:lang w:val="en-US"/>
        </w:rPr>
        <w:t xml:space="preserve"> </w:t>
      </w:r>
      <w:r w:rsidRPr="00B7427C">
        <w:rPr>
          <w:lang w:val="en-US"/>
        </w:rPr>
        <w:t>the work of</w:t>
      </w:r>
      <w:r>
        <w:rPr>
          <w:lang w:val="en-US"/>
        </w:rPr>
        <w:t xml:space="preserve"> </w:t>
      </w:r>
      <w:r w:rsidRPr="005C440A">
        <w:rPr>
          <w:noProof/>
          <w:lang w:val="en-US"/>
        </w:rPr>
        <w:t xml:space="preserve">Longhitano </w:t>
      </w:r>
      <w:r w:rsidRPr="005C440A">
        <w:rPr>
          <w:i/>
          <w:noProof/>
          <w:lang w:val="en-US"/>
        </w:rPr>
        <w:t>et al.</w:t>
      </w:r>
      <w:r>
        <w:rPr>
          <w:lang w:val="en-US"/>
        </w:rPr>
        <w:t xml:space="preserve"> </w:t>
      </w:r>
      <w:r>
        <w:rPr>
          <w:lang w:val="en-US"/>
        </w:rPr>
        <w:fldChar w:fldCharType="begin" w:fldLock="1"/>
      </w:r>
      <w:r>
        <w:rPr>
          <w:lang w:val="en-US"/>
        </w:rPr>
        <w:instrText>ADDIN CSL_CITATION {"citationItems":[{"id":"ITEM-1","itemData":{"DOI":"10.1007/s40964-020-00159-x","abstract":"The coronavirus disease 2019 (COVID-19) pandemic, caused by severe acute respiratory syndrome coronavirus-2 (SARS-CoV-2), has spread through more than 180 countries, leading to diverse health systems overload around the world. Because of the high number of patients and the supply chain disruption, it generated a shortage of medical devices and personal protective equipment. In this context, initiatives from the additive manufacturing community emerged to fight the lack of devices. Diverse designs were produced and are currently being used in hospitals by patients and health workers. However, as some devices must follow strict standards, these products may not fulfill these standards. Therefore, to ensure the user’s health, there is a need for understanding each device, their usage, and standards. This study reviews the use of additive manufacturing during COVID-19 pandemic. It gathers the source of several 3D printed devices such as face shields, face masks, valves, nasopharyngeal swabs, and others, discussing their use and regulatory issues. In this regard, the major drawbacks of the technology, addressed for the next pandemic scenario, are highlighted. Finally, some insights of the future of additive manufacturing during emergency are given and discussed.","author":[{"dropping-particle":"","family":"Longhitano","given":"G.A.","non-dropping-particle":"","parse-names":false,"suffix":""},{"dropping-particle":"","family":"Nunes","given":"G.B.","non-dropping-particle":"","parse-names":false,"suffix":""},{"dropping-particle":"","family":"Candido","given":"G.","non-dropping-particle":"","parse-names":false,"suffix":""},{"dropping-particle":"","family":"Silva","given":"J.V.L.","non-dropping-particle":"da","parse-names":false,"suffix":""}],"container-title":"Progress in Additive Manufacturing","id":"ITEM-1","issue":"1","issued":{"date-parts":[["2021"]]},"page":"19-37","title":"The role of 3D printing during COVID-19 pandemic: a review","type":"article-journal","volume":"6"},"suppress-author":1,"uris":["http://www.mendeley.com/documents/?uuid=f1372c4d-7b6f-3d86-85e0-88b7fdf75de1"]}],"mendeley":{"formattedCitation":"(2021)","plainTextFormattedCitation":"(2021)","previouslyFormattedCitation":"(2021)"},"properties":{"noteIndex":0},"schema":"https://github.com/citation-style-language/schema/raw/master/csl-citation.json"}</w:instrText>
      </w:r>
      <w:r>
        <w:rPr>
          <w:lang w:val="en-US"/>
        </w:rPr>
        <w:fldChar w:fldCharType="separate"/>
      </w:r>
      <w:r w:rsidRPr="00B514C9">
        <w:rPr>
          <w:noProof/>
          <w:lang w:val="en-US"/>
        </w:rPr>
        <w:t>(2021</w:t>
      </w:r>
      <w:r>
        <w:rPr>
          <w:noProof/>
          <w:color w:val="FF0000"/>
          <w:lang w:val="en-US"/>
        </w:rPr>
        <w:t>, p.23</w:t>
      </w:r>
      <w:r w:rsidRPr="00B514C9">
        <w:rPr>
          <w:noProof/>
          <w:lang w:val="en-US"/>
        </w:rPr>
        <w:t>)</w:t>
      </w:r>
      <w:r>
        <w:rPr>
          <w:lang w:val="en-US"/>
        </w:rPr>
        <w:fldChar w:fldCharType="end"/>
      </w:r>
      <w:r>
        <w:rPr>
          <w:lang w:val="en-US"/>
        </w:rPr>
        <w:t>, who showed that</w:t>
      </w:r>
      <w:r w:rsidRPr="00B7427C">
        <w:rPr>
          <w:lang w:val="en-US"/>
        </w:rPr>
        <w:t xml:space="preserve"> the lack of post-process operations </w:t>
      </w:r>
      <w:r w:rsidR="001B28A9" w:rsidRPr="001B28A9">
        <w:rPr>
          <w:color w:val="FF0000"/>
          <w:lang w:val="en-US"/>
        </w:rPr>
        <w:t>greatly</w:t>
      </w:r>
      <w:r w:rsidRPr="001B28A9">
        <w:rPr>
          <w:color w:val="FF0000"/>
          <w:lang w:val="en-US"/>
        </w:rPr>
        <w:t xml:space="preserve"> </w:t>
      </w:r>
      <w:r w:rsidRPr="00B7427C">
        <w:rPr>
          <w:lang w:val="en-US"/>
        </w:rPr>
        <w:t>reduces the quality and efficiency of AM face masks</w:t>
      </w:r>
      <w:r>
        <w:rPr>
          <w:lang w:val="en-US"/>
        </w:rPr>
        <w:t xml:space="preserve"> (</w:t>
      </w:r>
      <w:r w:rsidRPr="00B7427C">
        <w:rPr>
          <w:lang w:val="en-US"/>
        </w:rPr>
        <w:t>“</w:t>
      </w:r>
      <w:r w:rsidRPr="00B7427C">
        <w:rPr>
          <w:i/>
          <w:iCs/>
          <w:lang w:val="en-US"/>
        </w:rPr>
        <w:t>masks without post-processing steps presented an overall filtering efficiency</w:t>
      </w:r>
      <w:r w:rsidRPr="00B7427C">
        <w:rPr>
          <w:lang w:val="en-US"/>
        </w:rPr>
        <w:t>” reduced by almost 40%</w:t>
      </w:r>
      <w:r>
        <w:rPr>
          <w:lang w:val="en-US"/>
        </w:rPr>
        <w:t>)</w:t>
      </w:r>
      <w:r w:rsidRPr="00B7427C">
        <w:rPr>
          <w:lang w:val="en-US"/>
        </w:rPr>
        <w:t>.</w:t>
      </w:r>
    </w:p>
    <w:p w14:paraId="00C6A79B" w14:textId="77777777" w:rsidR="002959B1" w:rsidRPr="00CE4FAD" w:rsidRDefault="002959B1" w:rsidP="002959B1">
      <w:pPr>
        <w:jc w:val="both"/>
        <w:rPr>
          <w:lang w:val="en-US"/>
        </w:rPr>
      </w:pPr>
      <w:r w:rsidRPr="00CE4FAD">
        <w:rPr>
          <w:lang w:val="en-US"/>
        </w:rPr>
        <w:t>In conclusion, we can derive the following proposition:</w:t>
      </w:r>
    </w:p>
    <w:p w14:paraId="6018842D" w14:textId="77777777" w:rsidR="002959B1" w:rsidRPr="00CE4FAD" w:rsidRDefault="002959B1" w:rsidP="002959B1">
      <w:pPr>
        <w:jc w:val="both"/>
        <w:rPr>
          <w:lang w:val="en-US"/>
        </w:rPr>
      </w:pPr>
      <w:r w:rsidRPr="00CE4FAD">
        <w:rPr>
          <w:b/>
          <w:bCs/>
          <w:i/>
          <w:iCs/>
          <w:lang w:val="en-US"/>
        </w:rPr>
        <w:t>Proposition C1</w:t>
      </w:r>
      <w:r w:rsidRPr="00B7427C">
        <w:rPr>
          <w:b/>
          <w:bCs/>
          <w:i/>
          <w:iCs/>
          <w:lang w:val="en-US"/>
        </w:rPr>
        <w:t>2</w:t>
      </w:r>
      <w:r w:rsidRPr="00CE4FAD">
        <w:rPr>
          <w:lang w:val="en-US"/>
        </w:rPr>
        <w:t xml:space="preserve">: </w:t>
      </w:r>
      <w:r w:rsidRPr="00B7427C">
        <w:rPr>
          <w:lang w:val="en-US"/>
        </w:rPr>
        <w:t>AM parts need to undergo to post-process operations (heat treatments, polishing, …)</w:t>
      </w:r>
      <w:r>
        <w:rPr>
          <w:lang w:val="en-US"/>
        </w:rPr>
        <w:t xml:space="preserve"> after production</w:t>
      </w:r>
      <w:r w:rsidRPr="00B7427C">
        <w:rPr>
          <w:lang w:val="en-US"/>
        </w:rPr>
        <w:t>.</w:t>
      </w:r>
    </w:p>
    <w:p w14:paraId="2793AC42" w14:textId="77777777" w:rsidR="002959B1" w:rsidRDefault="002959B1" w:rsidP="002959B1">
      <w:pPr>
        <w:jc w:val="both"/>
        <w:rPr>
          <w:b/>
          <w:bCs/>
          <w:i/>
          <w:iCs/>
          <w:lang w:val="en-US"/>
        </w:rPr>
      </w:pPr>
      <w:r w:rsidRPr="004E0B4B">
        <w:rPr>
          <w:b/>
          <w:bCs/>
          <w:i/>
          <w:iCs/>
          <w:lang w:val="en-US"/>
        </w:rPr>
        <w:t>Quality</w:t>
      </w:r>
    </w:p>
    <w:p w14:paraId="67443338" w14:textId="34C5D2E6" w:rsidR="002959B1" w:rsidRDefault="002959B1" w:rsidP="002959B1">
      <w:pPr>
        <w:jc w:val="both"/>
        <w:rPr>
          <w:lang w:val="en-US"/>
        </w:rPr>
      </w:pPr>
      <w:r>
        <w:rPr>
          <w:lang w:val="en-US"/>
        </w:rPr>
        <w:t>In the medical sector</w:t>
      </w:r>
      <w:r w:rsidRPr="0027426B">
        <w:rPr>
          <w:lang w:val="en-US"/>
        </w:rPr>
        <w:t xml:space="preserve">, </w:t>
      </w:r>
      <w:r w:rsidRPr="0027426B">
        <w:rPr>
          <w:i/>
          <w:iCs/>
          <w:lang w:val="en-US"/>
        </w:rPr>
        <w:t>“quality is of utmost importance”</w:t>
      </w:r>
      <w:r>
        <w:rPr>
          <w:lang w:val="en-US"/>
        </w:rPr>
        <w:t xml:space="preserve"> </w:t>
      </w:r>
      <w:r>
        <w:rPr>
          <w:lang w:val="en-US"/>
        </w:rPr>
        <w:fldChar w:fldCharType="begin" w:fldLock="1"/>
      </w:r>
      <w:r>
        <w:rPr>
          <w:lang w:val="en-US"/>
        </w:rPr>
        <w:instrText>ADDIN CSL_CITATION {"citationItems":[{"id":"ITEM-1","itemData":{"DOI":"10.1080/23302674.2019.1574365","abstract":"Biomedical implants fabricated through Additive Manufacturing (AM) yield opportunities to speedily respond to customer demand in producing patient-specific customised parts while simultaneously reducing the inventory level and delivery costs. No research efforts, to the best of authors knowledge have been dedicated to a holistic quantitative analysis of the costs of supply chain integrated with AM facilities, e.g. inventory cost, transportation cost, product lead time, post-processing cost, and so forth. In this study, we propose a stochastic model to quantify the supply-chain level costs associated with the production of biomedical implants using AM techniques. Sample Average Algorithm (SAA) is employed to solve the model within a reasonable time frame. The optimisation model determines the number of AM facilities to be established and the volume of product flow between different tiers of the supply chain network (e.g. from manufacturing facilities to post-processing facilities and finally to customers/hospitals). A real-world case study has been developed that focuses on the use of biomedical implants for customers in the state of Mississippi (MS). A series of experimental studies are developed to understand how the supply chain structure varies as the demand and demand variability for biomedical implants changes.","author":[{"dropping-particle":"","family":"Chowdhury","given":"S.","non-dropping-particle":"","parse-names":false,"suffix":""},{"dropping-particle":"","family":"Francis","given":"J.","non-dropping-particle":"","parse-names":false,"suffix":""},{"dropping-particle":"","family":"Marufuzzaman","given":"M.","non-dropping-particle":"","parse-names":false,"suffix":""},{"dropping-particle":"","family":"Bian","given":"L.","non-dropping-particle":"","parse-names":false,"suffix":""}],"container-title":"International Journal of Systems Science: Operations and Logistics","id":"ITEM-1","issue":"3","issued":{"date-parts":[["2020"]]},"page":"275-290","title":"Supply chain cost analysis for additively manufactured biomedical implants","type":"article-journal","volume":"7"},"uris":["http://www.mendeley.com/documents/?uuid=0ee4c064-41da-3076-92f2-7c383358bd74"]}],"mendeley":{"formattedCitation":"(Chowdhury &lt;i&gt;et al.&lt;/i&gt;, 2020)","plainTextFormattedCitation":"(Chowdhury et al., 2020)","previouslyFormattedCitation":"(Chowdhury &lt;i&gt;et al.&lt;/i&gt;, 2020)"},"properties":{"noteIndex":0},"schema":"https://github.com/citation-style-language/schema/raw/master/csl-citation.json"}</w:instrText>
      </w:r>
      <w:r>
        <w:rPr>
          <w:lang w:val="en-US"/>
        </w:rPr>
        <w:fldChar w:fldCharType="separate"/>
      </w:r>
      <w:r w:rsidRPr="008E0FA1">
        <w:rPr>
          <w:noProof/>
          <w:lang w:val="en-US"/>
        </w:rPr>
        <w:t xml:space="preserve">(Chowdhury </w:t>
      </w:r>
      <w:r w:rsidRPr="008E0FA1">
        <w:rPr>
          <w:i/>
          <w:noProof/>
          <w:lang w:val="en-US"/>
        </w:rPr>
        <w:t>et al.</w:t>
      </w:r>
      <w:r w:rsidRPr="008E0FA1">
        <w:rPr>
          <w:noProof/>
          <w:lang w:val="en-US"/>
        </w:rPr>
        <w:t>, 2020</w:t>
      </w:r>
      <w:r>
        <w:rPr>
          <w:noProof/>
          <w:color w:val="FF0000"/>
          <w:lang w:val="en-US"/>
        </w:rPr>
        <w:t>, p.287</w:t>
      </w:r>
      <w:r w:rsidRPr="008E0FA1">
        <w:rPr>
          <w:noProof/>
          <w:lang w:val="en-US"/>
        </w:rPr>
        <w:t>)</w:t>
      </w:r>
      <w:r>
        <w:rPr>
          <w:lang w:val="en-US"/>
        </w:rPr>
        <w:fldChar w:fldCharType="end"/>
      </w:r>
      <w:r>
        <w:rPr>
          <w:lang w:val="en-US"/>
        </w:rPr>
        <w:t xml:space="preserve">, </w:t>
      </w:r>
      <w:r w:rsidRPr="0027426B">
        <w:rPr>
          <w:lang w:val="en-US"/>
        </w:rPr>
        <w:t>especially for biomedical implants</w:t>
      </w:r>
      <w:r>
        <w:rPr>
          <w:lang w:val="en-US"/>
        </w:rPr>
        <w:t xml:space="preserve">. These are required to </w:t>
      </w:r>
      <w:r w:rsidRPr="0027426B">
        <w:rPr>
          <w:lang w:val="en-US"/>
        </w:rPr>
        <w:t xml:space="preserve">remain </w:t>
      </w:r>
      <w:r w:rsidR="001B28A9" w:rsidRPr="001B28A9">
        <w:rPr>
          <w:color w:val="FF0000"/>
          <w:lang w:val="en-US"/>
        </w:rPr>
        <w:t>in</w:t>
      </w:r>
      <w:r w:rsidRPr="001B28A9">
        <w:rPr>
          <w:color w:val="FF0000"/>
          <w:lang w:val="en-US"/>
        </w:rPr>
        <w:t xml:space="preserve"> </w:t>
      </w:r>
      <w:r w:rsidRPr="0027426B">
        <w:rPr>
          <w:lang w:val="en-US"/>
        </w:rPr>
        <w:t xml:space="preserve">the human body </w:t>
      </w:r>
      <w:r w:rsidR="001B28A9" w:rsidRPr="001B28A9">
        <w:rPr>
          <w:color w:val="FF0000"/>
          <w:lang w:val="en-US"/>
        </w:rPr>
        <w:t xml:space="preserve">until a </w:t>
      </w:r>
      <w:r w:rsidRPr="001B28A9">
        <w:rPr>
          <w:color w:val="FF0000"/>
          <w:lang w:val="en-US"/>
        </w:rPr>
        <w:t>patient’</w:t>
      </w:r>
      <w:r w:rsidR="001B28A9" w:rsidRPr="001B28A9">
        <w:rPr>
          <w:color w:val="FF0000"/>
          <w:lang w:val="en-US"/>
        </w:rPr>
        <w:t>s</w:t>
      </w:r>
      <w:r w:rsidRPr="001B28A9">
        <w:rPr>
          <w:color w:val="FF0000"/>
          <w:lang w:val="en-US"/>
        </w:rPr>
        <w:t xml:space="preserve"> death </w:t>
      </w:r>
      <w:r>
        <w:rPr>
          <w:lang w:val="en-US"/>
        </w:rPr>
        <w:t xml:space="preserve">and </w:t>
      </w:r>
      <w:r w:rsidRPr="0027426B">
        <w:rPr>
          <w:lang w:val="en-US"/>
        </w:rPr>
        <w:t xml:space="preserve">implants of insufficient quality would lead to a higher risk of implant failure, with tremendous consequences for </w:t>
      </w:r>
      <w:r>
        <w:rPr>
          <w:lang w:val="en-US"/>
        </w:rPr>
        <w:t>patients’</w:t>
      </w:r>
      <w:r w:rsidRPr="0027426B">
        <w:rPr>
          <w:lang w:val="en-US"/>
        </w:rPr>
        <w:t xml:space="preserve"> wellbeing </w:t>
      </w:r>
      <w:r>
        <w:rPr>
          <w:lang w:val="en-US"/>
        </w:rPr>
        <w:fldChar w:fldCharType="begin" w:fldLock="1"/>
      </w:r>
      <w:r>
        <w:rPr>
          <w:lang w:val="en-US"/>
        </w:rPr>
        <w:instrText>ADDIN CSL_CITATION {"citationItems":[{"id":"ITEM-1","itemData":{"DOI":"10.3390/met7070252","abstract":"The future of biomaterial design will rely on temporary implant materials that degrade while tissues grow, releasing no toxic species during degradation and no residue after full regeneration of the targeted anatomic site. In this aspect, Mg and its alloys are receiving increasing attention because they allow both mechanical strength and biodegradability. Yet their use as biomedical implants is limited due to their poor corrosion resistance and the consequential mechanical integrity problems leading to corrosion assisted cracking. This review provides the reader with an overview of current biomaterials, their stringent mechanical and chemical requirements and the potential of Mg alloys to fulfil them. We provide insight into corrosion mechanisms of Mg and its alloys, the fundamentals and established models behind stress corrosion cracking and corrosion fatigue. We explain Mgs unique negative differential effect and approaches to describe it. Finally, we go into depth on corrosion improvements, reviewing literature on high purity Mg, on the effect of alloying elements and their tolerance levels, as well as research on surface treatments that allow to tune degradation kinetics. Bridging fundamentals aspects with current research activities in the field, this review intends to give a substantial overview for all interested readers; potential and current researchers and practitioners of the future not yet familiar with this promising material.","author":[{"dropping-particle":"","family":"Peron","given":"M.","non-dropping-particle":"","parse-names":false,"suffix":""},{"dropping-particle":"","family":"Torgersen","given":"J.","non-dropping-particle":"","parse-names":false,"suffix":""},{"dropping-particle":"","family":"Berto","given":"F.","non-dropping-particle":"","parse-names":false,"suffix":""}],"container-title":"Metals","id":"ITEM-1","issue":"7","issued":{"date-parts":[["2017"]]},"title":"Mg and its alloys for biomedical applications: Exploring corrosion and its interplay with mechanical failure","type":"article-journal","volume":"7"},"uris":["http://www.mendeley.com/documents/?uuid=a01a104a-9406-39c1-8891-0fb6e73aebd4"]},{"id":"ITEM-2","itemData":{"DOI":"10.5772/intechopen.104465","author":[{"dropping-particle":"","family":"Omiyale","given":"Babatunde Olamide","non-dropping-particle":"","parse-names":false,"suffix":""},{"dropping-particle":"","family":"Rasheed","given":"Akeem Abiodun","non-dropping-particle":"","parse-names":false,"suffix":""},{"dropping-particle":"","family":"Akinnusi","given":"Robinson Omoboyode","non-dropping-particle":"","parse-names":false,"suffix":""},{"dropping-particle":"","family":"Olugbade","given":"Temitope Olumide","non-dropping-particle":"","parse-names":false,"suffix":""}],"container-title":"Biotechnology - Biosensors, Biomaterials and Tissue Engineering Annual Volume 2023","id":"ITEM-2","issued":{"date-parts":[["2023"]]},"title":"Influence of Mechanical Properties of Biomaterials on the Reconstruction of Biomedical Parts via Additive Manufacturing Techniques: An Overview","type":"chapter"},"uris":["http://www.mendeley.com/documents/?uuid=b56f2eed-b01e-4307-80f5-e49a44b4ffd0"]},{"id":"ITEM-3","itemData":{"DOI":"10.1016/j.jma.2021.03.010","abstract":"Magnesium alloys have been widely studied as materials for temporary implants, but their use has been limited by their corrosion rate. Recently, coatings have been proven to provide an effective barrier. Though only little explored in the field, Atomic Layer Deposition (ALD) stands out as a coating technology due to the outstanding film conformality and density achievable. Here, we provide first insights into the corrosion behavior and the induced biological response of 100 nm thick ALD TiO2, HfO2 and ZrO2 coatings on AZ31 alloy by means of potentiodynamic polarization curves, electrochemical impedance spectroscopy (EIS), hydrogen evolution and MTS colorimetric assay with L929 cells. All three coatings improve the corrosion behavior and cytotoxicity of the alloy. Particularly, HfO2 coatings were characterized by the highest corrosion resistance and cell viability, slightly higher than those of ZrO2 coatings. TiO2 was characterized by the lowest corrosion improvements and, though generally considered a biocompatible coating, was found to not meet the demands for cellular applications (it was characterized by grade 3 cytotoxicity after 5 days of culture). These results reveal a strong link between biocompatibility and corrosion resistance and entail the need of taking the latter into consideration in the choice of a biocompatible coating to protect degradable Mg-based alloys.","author":[{"dropping-particle":"","family":"Peron","given":"M.","non-dropping-particle":"","parse-names":false,"suffix":""},{"dropping-particle":"","family":"Cogo","given":"S.","non-dropping-particle":"","parse-names":false,"suffix":""},{"dropping-particle":"","family":"Bjelland","given":"M.","non-dropping-particle":"","parse-names":false,"suffix":""},{"dropping-particle":"","family":"Afif","given":"A.","non-dropping-particle":"Bin","parse-names":false,"suffix":""},{"dropping-particle":"","family":"Dadlani","given":"A.","non-dropping-particle":"","parse-names":false,"suffix":""},{"dropping-particle":"","family":"Greggio","given":"E.","non-dropping-particle":"","parse-names":false,"suffix":""},{"dropping-particle":"","family":"Berto","given":"F.","non-dropping-particle":"","parse-names":false,"suffix":""},{"dropping-particle":"","family":"Torgersen","given":"J.","non-dropping-particle":"","parse-names":false,"suffix":""}],"container-title":"Journal of Magnesium and Alloys","id":"ITEM-3","issue":"5","issued":{"date-parts":[["2021"]]},"page":"1806-1819","title":"On the evaluation of ALD TiO&lt;inf&gt;2&lt;/inf&gt;, ZrO&lt;inf&gt;2&lt;/inf&gt; and HfO&lt;inf&gt;2&lt;/inf&gt; coatings on corrosion and cytotoxicity performances","type":"article-journal","volume":"9"},"uris":["http://www.mendeley.com/documents/?uuid=d59fab86-1d1f-3e40-85b7-b7da4d06442f"]},{"id":"ITEM-4","itemData":{"DOI":"10.1016/j.jmbbm.2021.104945","abstract":"Magnesium alloys are increasingly studied as materials for temporary implants. However, their high corrosion rate and susceptibility to corrosion-assisted cracking phenomena, such as stress corrosion cracking (SCC), continue to prevent their mainstream use. Recently, coatings have been considered to provide an effective solution to these issues and researchers have focused their attention on Atomic Layer Deposition (ALD). ALD stands out as a coating technology due to the outstanding film conformality and density achievable, and has shown encouraging preliminary results in terms of reduced corrosion rate and reduced SCC susceptibility. Here, we contribute to the ongoing interest in ALD-coated Mg alloys, providing a comprehensive characterisation of the effect of 100 nm thick ALD TiO2 and ZrO2 coatings on the corrosion behaviour and SCC susceptibility of AZ31 alloy. Moreover, we also investigate the effect of these coatings on the induced biological response. Our results suggest that the ALD coatings can improve the corrosion and SCC resistance of the Mg alloy, with the ZrO2 ALD coating showing the best improvements. We suggest that the different corrosion behaviours are the cause of the cytocompatibility results (only the ZrO2 ALD coating was found to meet the demands for cellular applications). Finally, we leverage on considerations about the coatings’ wettability, electrochemical stability and surface integrity to justify the different results.","author":[{"dropping-particle":"","family":"Peron","given":"M.","non-dropping-particle":"","parse-names":false,"suffix":""},{"dropping-particle":"","family":"Bertolini","given":"R.","non-dropping-particle":"","parse-names":false,"suffix":""},{"dropping-particle":"","family":"Cogo","given":"S.","non-dropping-particle":"","parse-names":false,"suffix":""}],"container-title":"Journal of the Mechanical Behavior of Biomedical Materials","id":"ITEM-4","issued":{"date-parts":[["2022"]]},"title":"On the corrosion, stress corrosion and cytocompatibility performances of ALD TiO&lt;inf&gt;2&lt;/inf&gt; and ZrO&lt;inf&gt;2&lt;/inf&gt; coated magnesium alloys","type":"article-journal","volume":"125"},"uris":["http://www.mendeley.com/documents/?uuid=7b7a2912-347b-3332-ab43-af083e6a32f5"]}],"mendeley":{"formattedCitation":"(Peron, Torgersen and Berto, 2017; Peron &lt;i&gt;et al.&lt;/i&gt;, 2021; Peron, Bertolini and Cogo, 2022; Omiyale &lt;i&gt;et al.&lt;/i&gt;, 2023)","manualFormatting":"(Peron, Bertolini and Cogo, 2022; Omiyale et al., 2023)","plainTextFormattedCitation":"(Peron, Torgersen and Berto, 2017; Peron et al., 2021; Peron, Bertolini and Cogo, 2022; Omiyale et al., 2023)","previouslyFormattedCitation":"(Peron, Torgersen and Berto, 2017; Peron &lt;i&gt;et al.&lt;/i&gt;, 2021; Peron, Bertolini and Cogo, 2022; Omiyale &lt;i&gt;et al.&lt;/i&gt;, 2023)"},"properties":{"noteIndex":0},"schema":"https://github.com/citation-style-language/schema/raw/master/csl-citation.json"}</w:instrText>
      </w:r>
      <w:r>
        <w:rPr>
          <w:lang w:val="en-US"/>
        </w:rPr>
        <w:fldChar w:fldCharType="separate"/>
      </w:r>
      <w:r w:rsidRPr="004E0B4B">
        <w:rPr>
          <w:noProof/>
          <w:lang w:val="en-US"/>
        </w:rPr>
        <w:t xml:space="preserve">(Omiyale </w:t>
      </w:r>
      <w:r w:rsidRPr="004E0B4B">
        <w:rPr>
          <w:i/>
          <w:noProof/>
          <w:lang w:val="en-US"/>
        </w:rPr>
        <w:t>et al.</w:t>
      </w:r>
      <w:r w:rsidRPr="004E0B4B">
        <w:rPr>
          <w:noProof/>
          <w:lang w:val="en-US"/>
        </w:rPr>
        <w:t>, 2023)</w:t>
      </w:r>
      <w:r>
        <w:rPr>
          <w:lang w:val="en-US"/>
        </w:rPr>
        <w:fldChar w:fldCharType="end"/>
      </w:r>
      <w:r w:rsidRPr="004E0B4B">
        <w:rPr>
          <w:lang w:val="en-US"/>
        </w:rPr>
        <w:t xml:space="preserve">. </w:t>
      </w:r>
      <w:r w:rsidRPr="0027426B">
        <w:rPr>
          <w:lang w:val="en-US"/>
        </w:rPr>
        <w:t>As things sta</w:t>
      </w:r>
      <w:r>
        <w:rPr>
          <w:lang w:val="en-US"/>
        </w:rPr>
        <w:t>nd</w:t>
      </w:r>
      <w:r w:rsidRPr="0027426B">
        <w:rPr>
          <w:lang w:val="en-US"/>
        </w:rPr>
        <w:t xml:space="preserve"> today, AM suffers from low quality</w:t>
      </w:r>
      <w:r>
        <w:rPr>
          <w:lang w:val="en-US"/>
        </w:rPr>
        <w:t xml:space="preserve"> </w:t>
      </w:r>
      <w:r>
        <w:rPr>
          <w:lang w:val="en-US"/>
        </w:rPr>
        <w:fldChar w:fldCharType="begin" w:fldLock="1"/>
      </w:r>
      <w:r>
        <w:rPr>
          <w:lang w:val="en-US"/>
        </w:rPr>
        <w:instrText>ADDIN CSL_CITATION {"citationItems":[{"id":"ITEM-1","itemData":{"DOI":"10.1016/j.jmsy.2021.01.002","abstract":"The COVID-19 pandemic has disrupted the supply chain for personal protective equipment (PPE) for medical professionals, including N95-type respiratory protective masks. To address this shortage, many have looked to the agility and accessibility of additive manufacturing (AM) systems to provide a democratized, decentralized solution to producing respirators with equivalent protection for last-resort measures. However, there are concerns about the viability and safety in deploying this localized download, print, and wear strategy due to a lack of commensurate quality assurance processes. Many open-source respirator designs for AM indicate that they do not provide N95-equivalent protection (filtering 95% of SARS-CoV-2 particles) because they have either not passed aerosol generation tests or not been tested. Few studies have quantified particle transmission through respirator designs outside of the filter medium. This is concerning because several polymer-based AM processes produce porous parts, and inherent process variation between printers and materials also threaten the integrity of tolerances and seals within the printed respirator assembly. No study has isolated these failure mechanisms specifically for respirators. The goal of this paper is to measure particle transmission through printed respirators of different designs, materials, and AM processes. The authors compare the performance of printed respirators to N95 respirators and cloth masks. Respirators in this study printed using desktop- and industrial-scale fused filament fabrication processes and industrial-scale powder bed fusion processes were not sufficiently reliable for widespread distribution and local production of N95-type respiratory protection. Even while assuming a perfect seal between the respirator and the user's face, although a few respirators provided &gt;90% efficiency at the 100−300 nm particle range, almost all printed respirators provided &lt;60% filtration efficiency. Post-processing procedures including cleaning, sealing surfaces, and reinforcing the filter cap seal generally improved performance, but the printed respirators showed similar performance to various cloth masks. The authors further explore the process-driven aspects leading to low filtration efficiency. Although the design/printer/material combination dictates the AM respirator performance, the identified failure modes originate from system-level constraints and are therefore generalizable across multiple AM proces…","author":[{"dropping-particle":"","family":"Bezek","given":"L.B.","non-dropping-particle":"","parse-names":false,"suffix":""},{"dropping-particle":"","family":"Pan","given":"J.","non-dropping-particle":"","parse-names":false,"suffix":""},{"dropping-particle":"","family":"Harb","given":"C.","non-dropping-particle":"","parse-names":false,"suffix":""},{"dropping-particle":"","family":"Zawaski","given":"C.E.","non-dropping-particle":"","parse-names":false,"suffix":""},{"dropping-particle":"","family":"Molla","given":"B.","non-dropping-particle":"","parse-names":false,"suffix":""},{"dropping-particle":"","family":"Kubalak","given":"J.R.","non-dropping-particle":"","parse-names":false,"suffix":""},{"dropping-particle":"","family":"Marr","given":"L.C.","non-dropping-particle":"","parse-names":false,"suffix":""},{"dropping-particle":"","family":"Williams","given":"C.B.","non-dropping-particle":"","parse-names":false,"suffix":""}],"container-title":"Journal of Manufacturing Systems","id":"ITEM-1","issued":{"date-parts":[["2021"]]},"page":"762-773","title":"Additively manufactured respirators: quantifying particle transmission and identifying system-level challenges for improving filtration efficiency","type":"article-journal","volume":"60"},"uris":["http://www.mendeley.com/documents/?uuid=3f0b04b5-f2f3-3592-ab78-1cc23ed8a18d"]},{"id":"ITEM-2","itemData":{"DOI":"10.1108/RPJ-08-2020-0198","abstract":"Purpose: During the COVID-19 pandemic, the three-dimensional (3D) printing community is actively participating to address the supply chain gap of essential medical supplies such as face masks, face shields, door adapters, test swabs and ventilator valves. This paper aims to present a comprehensive study on the role of 3D printing during the coronavirus (COVID-19) pandemic, its safety and its challenges. Design/methodology/approach: This review paper focuses on the applications of 3D printing in the fight against COVID-19 along with the safety and challenges associated with 3D printing to fight COVID-19. The literature presented in this paper is collected from the journal indexing engines including Scopus, Google Scholar, ResearchGate, PubMed, Web of Science, etc. The main keywords used for searches were 3D printing COVID-19, Safety of 3D printed parts, Sustainability of 3D printing, etc. Further possible iterations of the keywords were used to collect the literature. Findings: The applications of 3D printing in the fight against COVID-19 are 3D printed face masks, shields, ventilator valves, test swabs, drug deliveries and hands-free door adapters. As most of these measures are implemented hastily, the safety and reliability of these parts often lacked approval. The safety concerns include the safety of the printed parts, operators and secondary personnel such as the workers in material preparation and transportation. The future challenges include sustainability of the process, long term supply chain, intellectual property and royalty-free models, etc. Originality/value: This paper presents a comprehensive study on the applications of 3D printing in the fight against COVID-19 with emphasis on the safety and challenges in it.","author":[{"dropping-particle":"","family":"Singh","given":"S.N.","non-dropping-particle":"","parse-names":false,"suffix":""},{"dropping-particle":"","family":"Venkatesh","given":"V.S.S.","non-dropping-particle":"","parse-names":false,"suffix":""},{"dropping-particle":"","family":"Deoghare","given":"A.B.","non-dropping-particle":"","parse-names":false,"suffix":""}],"container-title":"Rapid Prototyping Journal","id":"ITEM-2","issue":"2","issued":{"date-parts":[["2021"]]},"page":"407-420","title":"A review on the role of 3D printing in the fight against COVID-19: safety and challenges","type":"article-journal","volume":"27"},"uris":["http://www.mendeley.com/documents/?uuid=dfa0d342-de55-3259-9ba0-4983ad9a5f44"]}],"mendeley":{"formattedCitation":"(Bezek &lt;i&gt;et al.&lt;/i&gt;, 2021; Singh, Venkatesh and Deoghare, 2021)","plainTextFormattedCitation":"(Bezek et al., 2021; Singh, Venkatesh and Deoghare, 2021)","previouslyFormattedCitation":"(Bezek &lt;i&gt;et al.&lt;/i&gt;, 2021; Singh, Venkatesh and Deoghare, 2021)"},"properties":{"noteIndex":0},"schema":"https://github.com/citation-style-language/schema/raw/master/csl-citation.json"}</w:instrText>
      </w:r>
      <w:r>
        <w:rPr>
          <w:lang w:val="en-US"/>
        </w:rPr>
        <w:fldChar w:fldCharType="separate"/>
      </w:r>
      <w:r w:rsidRPr="00BF75F3">
        <w:rPr>
          <w:noProof/>
          <w:lang w:val="en-US"/>
        </w:rPr>
        <w:t>(Singh, Venkatesh and Deoghare, 2021)</w:t>
      </w:r>
      <w:r>
        <w:rPr>
          <w:lang w:val="en-US"/>
        </w:rPr>
        <w:fldChar w:fldCharType="end"/>
      </w:r>
      <w:r>
        <w:rPr>
          <w:lang w:val="en-US"/>
        </w:rPr>
        <w:t xml:space="preserve"> and </w:t>
      </w:r>
      <w:r w:rsidRPr="0027426B">
        <w:rPr>
          <w:i/>
          <w:iCs/>
          <w:lang w:val="en-US"/>
        </w:rPr>
        <w:t>“quality concerns about AM goods are one of the major obstacles for AM adoption”</w:t>
      </w:r>
      <w:r>
        <w:rPr>
          <w:i/>
          <w:iCs/>
          <w:lang w:val="en-US"/>
        </w:rPr>
        <w:t xml:space="preserve"> </w:t>
      </w:r>
      <w:r w:rsidRPr="004E0B4B">
        <w:rPr>
          <w:lang w:val="en-US"/>
        </w:rPr>
        <w:t>(</w:t>
      </w:r>
      <w:proofErr w:type="spellStart"/>
      <w:r w:rsidRPr="004E0B4B">
        <w:rPr>
          <w:noProof/>
          <w:lang w:val="en-US"/>
        </w:rPr>
        <w:t>Kunovjanek</w:t>
      </w:r>
      <w:proofErr w:type="spellEnd"/>
      <w:r w:rsidRPr="004E0B4B">
        <w:rPr>
          <w:noProof/>
          <w:lang w:val="en-US"/>
        </w:rPr>
        <w:t xml:space="preserve"> and Wankmüller,</w:t>
      </w:r>
      <w:r w:rsidRPr="004E0B4B">
        <w:rPr>
          <w:lang w:val="en-US"/>
        </w:rPr>
        <w:t xml:space="preserve"> </w:t>
      </w:r>
      <w:r w:rsidRPr="004E0B4B">
        <w:rPr>
          <w:lang w:val="en-US"/>
        </w:rPr>
        <w:fldChar w:fldCharType="begin" w:fldLock="1"/>
      </w:r>
      <w:r>
        <w:rPr>
          <w:lang w:val="en-US"/>
        </w:rPr>
        <w:instrText>ADDIN CSL_CITATION {"citationItems":[{"id":"ITEM-1","itemData":{"DOI":"10.1108/JMTM-07-2020-0263","abstract":"Purpose: The COVID-19 pandemic caused global supply disruptions and shortages that resulted in countries battling over desperately needed (medical) supplies. In this mayhem, additive manufacturing (AM) provided relief to the strained healthcare systems and manufacturing environments by offering an alternative way to rapidly produce desired products. This study sheds light on how AM was used globally in response to the COVID-19 pandemic. Design/methodology/approach: The study undertakes a systematic and content-centric review of 289 additively manufactured products made in response to the COVID-19 pandemic. Additionally, quantitative frequency-based text mining and various descriptive analyses were applied that support the investigation of the subject under regard. Findings: Results show that AM was primarily used in the medical domain for the production of standard medical items, such as personal protective equipment (PPE) but also for non-obvious and new applications (e.g. swab simulator, rapid diagnostic kits, etc.). Also, certain paradigm shifts were observed, as the effective move to mass production and the mitigation of problems related to certification and standardization emerged as prominent management prospects. Nevertheless, various obstacles arose and remained in the path of lasting AM success, especially with respect to print quality, raw material supply and technological versatility. Originality/value: Due to the actuality of the topic under investigation, no comparable study has so far been conducted. The systematic review provides a conclusive and precise foundation for further analysis and subsequent discussions. Additionally, no comparable study mapping such a wide array of different AM products exists today.","author":[{"dropping-particle":"","family":"Kunovjanek","given":"M.","non-dropping-particle":"","parse-names":false,"suffix":""},{"dropping-particle":"","family":"Wankmüller","given":"C.","non-dropping-particle":"","parse-names":false,"suffix":""}],"container-title":"Journal of Manufacturing Technology Management","id":"ITEM-1","issue":"9","issued":{"date-parts":[["2020"]]},"page":"75-100","title":"An analysis of the global additive manufacturing response to the COVID-19 pandemic","type":"article-journal","volume":"32"},"suppress-author":1,"uris":["http://www.mendeley.com/documents/?uuid=68822f85-077d-370e-b8be-75ab5d74c0c0"]}],"mendeley":{"formattedCitation":"(2020)","manualFormatting":"2020)","plainTextFormattedCitation":"(2020)","previouslyFormattedCitation":"(2020)"},"properties":{"noteIndex":0},"schema":"https://github.com/citation-style-language/schema/raw/master/csl-citation.json"}</w:instrText>
      </w:r>
      <w:r w:rsidRPr="004E0B4B">
        <w:rPr>
          <w:lang w:val="en-US"/>
        </w:rPr>
        <w:fldChar w:fldCharType="separate"/>
      </w:r>
      <w:r w:rsidRPr="004E0B4B">
        <w:rPr>
          <w:noProof/>
          <w:lang w:val="en-US"/>
        </w:rPr>
        <w:t>2020</w:t>
      </w:r>
      <w:r>
        <w:rPr>
          <w:noProof/>
          <w:color w:val="FF0000"/>
          <w:lang w:val="en-US"/>
        </w:rPr>
        <w:t>, p.91</w:t>
      </w:r>
      <w:r w:rsidRPr="004E0B4B">
        <w:rPr>
          <w:noProof/>
          <w:lang w:val="en-US"/>
        </w:rPr>
        <w:t>)</w:t>
      </w:r>
      <w:r w:rsidRPr="004E0B4B">
        <w:rPr>
          <w:lang w:val="en-US"/>
        </w:rPr>
        <w:fldChar w:fldCharType="end"/>
      </w:r>
      <w:r w:rsidRPr="004E0B4B">
        <w:rPr>
          <w:lang w:val="en-US"/>
        </w:rPr>
        <w:t xml:space="preserve">. </w:t>
      </w:r>
      <w:r>
        <w:rPr>
          <w:lang w:val="en-US"/>
        </w:rPr>
        <w:t xml:space="preserve">Indeed, </w:t>
      </w:r>
      <w:r w:rsidRPr="004E0B4B">
        <w:rPr>
          <w:lang w:val="en-US"/>
        </w:rPr>
        <w:t>AM</w:t>
      </w:r>
      <w:r w:rsidRPr="0027426B">
        <w:rPr>
          <w:lang w:val="en-US"/>
        </w:rPr>
        <w:t xml:space="preserve"> products</w:t>
      </w:r>
      <w:r>
        <w:rPr>
          <w:lang w:val="en-US"/>
        </w:rPr>
        <w:t xml:space="preserve"> </w:t>
      </w:r>
      <w:r w:rsidRPr="0027426B">
        <w:rPr>
          <w:i/>
          <w:iCs/>
          <w:lang w:val="en-US"/>
        </w:rPr>
        <w:t>“can be prone to various defects such as porosity, cracking, balling, warping, and many others”</w:t>
      </w:r>
      <w:r w:rsidRPr="0027426B">
        <w:rPr>
          <w:lang w:val="en-US"/>
        </w:rPr>
        <w:t xml:space="preserve"> </w:t>
      </w:r>
      <w:r>
        <w:rPr>
          <w:lang w:val="en-US"/>
        </w:rPr>
        <w:fldChar w:fldCharType="begin" w:fldLock="1"/>
      </w:r>
      <w:r>
        <w:rPr>
          <w:lang w:val="en-US"/>
        </w:rPr>
        <w:instrText>ADDIN CSL_CITATION {"citationItems":[{"id":"ITEM-1","itemData":{"DOI":"10.1080/23302674.2019.1574365","abstract":"Biomedical implants fabricated through Additive Manufacturing (AM) yield opportunities to speedily respond to customer demand in producing patient-specific customised parts while simultaneously reducing the inventory level and delivery costs. No research efforts, to the best of authors knowledge have been dedicated to a holistic quantitative analysis of the costs of supply chain integrated with AM facilities, e.g. inventory cost, transportation cost, product lead time, post-processing cost, and so forth. In this study, we propose a stochastic model to quantify the supply-chain level costs associated with the production of biomedical implants using AM techniques. Sample Average Algorithm (SAA) is employed to solve the model within a reasonable time frame. The optimisation model determines the number of AM facilities to be established and the volume of product flow between different tiers of the supply chain network (e.g. from manufacturing facilities to post-processing facilities and finally to customers/hospitals). A real-world case study has been developed that focuses on the use of biomedical implants for customers in the state of Mississippi (MS). A series of experimental studies are developed to understand how the supply chain structure varies as the demand and demand variability for biomedical implants changes.","author":[{"dropping-particle":"","family":"Chowdhury","given":"S.","non-dropping-particle":"","parse-names":false,"suffix":""},{"dropping-particle":"","family":"Francis","given":"J.","non-dropping-particle":"","parse-names":false,"suffix":""},{"dropping-particle":"","family":"Marufuzzaman","given":"M.","non-dropping-particle":"","parse-names":false,"suffix":""},{"dropping-particle":"","family":"Bian","given":"L.","non-dropping-particle":"","parse-names":false,"suffix":""}],"container-title":"International Journal of Systems Science: Operations and Logistics","id":"ITEM-1","issue":"3","issued":{"date-parts":[["2020"]]},"page":"275-290","title":"Supply chain cost analysis for additively manufactured biomedical implants","type":"article-journal","volume":"7"},"uris":["http://www.mendeley.com/documents/?uuid=0ee4c064-41da-3076-92f2-7c383358bd74"]}],"mendeley":{"formattedCitation":"(Chowdhury &lt;i&gt;et al.&lt;/i&gt;, 2020)","plainTextFormattedCitation":"(Chowdhury et al., 2020)","previouslyFormattedCitation":"(Chowdhury &lt;i&gt;et al.&lt;/i&gt;, 2020)"},"properties":{"noteIndex":0},"schema":"https://github.com/citation-style-language/schema/raw/master/csl-citation.json"}</w:instrText>
      </w:r>
      <w:r>
        <w:rPr>
          <w:lang w:val="en-US"/>
        </w:rPr>
        <w:fldChar w:fldCharType="separate"/>
      </w:r>
      <w:r w:rsidRPr="00D74501">
        <w:rPr>
          <w:noProof/>
          <w:lang w:val="en-US"/>
        </w:rPr>
        <w:t xml:space="preserve">(Chowdhury </w:t>
      </w:r>
      <w:r w:rsidRPr="00D74501">
        <w:rPr>
          <w:i/>
          <w:noProof/>
          <w:lang w:val="en-US"/>
        </w:rPr>
        <w:t>et al.</w:t>
      </w:r>
      <w:r w:rsidRPr="00D74501">
        <w:rPr>
          <w:noProof/>
          <w:lang w:val="en-US"/>
        </w:rPr>
        <w:t>, 2020</w:t>
      </w:r>
      <w:r>
        <w:rPr>
          <w:noProof/>
          <w:color w:val="FF0000"/>
          <w:lang w:val="en-US"/>
        </w:rPr>
        <w:t>, p.287</w:t>
      </w:r>
      <w:r w:rsidRPr="00D74501">
        <w:rPr>
          <w:noProof/>
          <w:lang w:val="en-US"/>
        </w:rPr>
        <w:t>)</w:t>
      </w:r>
      <w:r>
        <w:rPr>
          <w:lang w:val="en-US"/>
        </w:rPr>
        <w:fldChar w:fldCharType="end"/>
      </w:r>
      <w:r w:rsidRPr="0027426B">
        <w:rPr>
          <w:lang w:val="en-US"/>
        </w:rPr>
        <w:t xml:space="preserve">. </w:t>
      </w:r>
    </w:p>
    <w:p w14:paraId="3E6DE3FB" w14:textId="77777777" w:rsidR="002959B1" w:rsidRPr="0027426B" w:rsidRDefault="002959B1" w:rsidP="002959B1">
      <w:pPr>
        <w:jc w:val="both"/>
        <w:rPr>
          <w:lang w:val="en-US"/>
        </w:rPr>
      </w:pPr>
      <w:bookmarkStart w:id="3" w:name="_GoBack"/>
      <w:bookmarkEnd w:id="3"/>
      <w:r w:rsidRPr="0027426B">
        <w:rPr>
          <w:lang w:val="en-US"/>
        </w:rPr>
        <w:t>In conclusion, despite the causes, we can derive the following proposition:</w:t>
      </w:r>
    </w:p>
    <w:p w14:paraId="18CFD899" w14:textId="77777777" w:rsidR="002959B1" w:rsidRDefault="002959B1" w:rsidP="002959B1">
      <w:pPr>
        <w:jc w:val="both"/>
        <w:rPr>
          <w:lang w:val="en-US"/>
        </w:rPr>
      </w:pPr>
      <w:r w:rsidRPr="0027426B">
        <w:rPr>
          <w:b/>
          <w:bCs/>
          <w:i/>
          <w:iCs/>
          <w:lang w:val="en-US"/>
        </w:rPr>
        <w:t xml:space="preserve">Proposition </w:t>
      </w:r>
      <w:r>
        <w:rPr>
          <w:b/>
          <w:bCs/>
          <w:i/>
          <w:iCs/>
          <w:lang w:val="en-US"/>
        </w:rPr>
        <w:t>C13</w:t>
      </w:r>
      <w:r w:rsidRPr="0027426B">
        <w:rPr>
          <w:b/>
          <w:bCs/>
          <w:i/>
          <w:iCs/>
          <w:lang w:val="en-US"/>
        </w:rPr>
        <w:t>:</w:t>
      </w:r>
      <w:r w:rsidRPr="0027426B">
        <w:rPr>
          <w:lang w:val="en-US"/>
        </w:rPr>
        <w:t xml:space="preserve"> AM medical parts are characterized by low quality</w:t>
      </w:r>
      <w:r>
        <w:rPr>
          <w:lang w:val="en-US"/>
        </w:rPr>
        <w:t>.</w:t>
      </w:r>
    </w:p>
    <w:p w14:paraId="72E9A0C6" w14:textId="77777777" w:rsidR="00CB0898" w:rsidRPr="00EE6745" w:rsidRDefault="00CB0898" w:rsidP="00CB0898">
      <w:pPr>
        <w:rPr>
          <w:b/>
          <w:bCs/>
          <w:color w:val="FF0000"/>
          <w:lang w:val="en-US"/>
        </w:rPr>
      </w:pPr>
      <w:r w:rsidRPr="00EE6745">
        <w:rPr>
          <w:b/>
          <w:bCs/>
          <w:lang w:val="en-US"/>
        </w:rPr>
        <w:t>References</w:t>
      </w:r>
    </w:p>
    <w:p w14:paraId="07C9B26F" w14:textId="77777777" w:rsidR="00CB0898" w:rsidRPr="0055100A" w:rsidRDefault="00CB0898" w:rsidP="00CB0898">
      <w:pPr>
        <w:jc w:val="both"/>
        <w:rPr>
          <w:lang w:val="en-US"/>
        </w:rPr>
      </w:pPr>
      <w:bookmarkStart w:id="4" w:name="_Hlk160620442"/>
      <w:r w:rsidRPr="00EE6745">
        <w:rPr>
          <w:lang w:val="en-US"/>
        </w:rPr>
        <w:t xml:space="preserve">Atzeni, E. and Salmi, A. (2012) ‘Economics of additive manufacturing for end-usable metal parts’, International Journal of Advanced Manufacturing Technology, 62(9–12), pp. 1147–1155. </w:t>
      </w:r>
    </w:p>
    <w:p w14:paraId="5FCF1261" w14:textId="77777777" w:rsidR="00CB0898" w:rsidRPr="00EE6745" w:rsidRDefault="00CB0898" w:rsidP="00CB0898">
      <w:pPr>
        <w:jc w:val="both"/>
        <w:rPr>
          <w:lang w:val="en-US"/>
        </w:rPr>
      </w:pPr>
      <w:r w:rsidRPr="00EE6745">
        <w:rPr>
          <w:lang w:val="en-US"/>
        </w:rPr>
        <w:t>Choudhary, N</w:t>
      </w:r>
      <w:r w:rsidRPr="00EE6745">
        <w:rPr>
          <w:color w:val="FF0000"/>
          <w:lang w:val="en-US"/>
        </w:rPr>
        <w:t xml:space="preserve">; Kumar, A.; Sharma, V. and Kumar, P. </w:t>
      </w:r>
      <w:r w:rsidRPr="00EE6745">
        <w:rPr>
          <w:lang w:val="en-US"/>
        </w:rPr>
        <w:t>(2021) ‘Barriers in adoption of additive manufacturing in medical sector supply chain’, Journal of Advances in Management Research, 18(5), pp. 637–660.</w:t>
      </w:r>
    </w:p>
    <w:p w14:paraId="26010D13" w14:textId="77777777" w:rsidR="00CB0898" w:rsidRPr="00EE6745" w:rsidRDefault="00CB0898" w:rsidP="00CB0898">
      <w:pPr>
        <w:jc w:val="both"/>
        <w:rPr>
          <w:lang w:val="en-US"/>
        </w:rPr>
      </w:pPr>
      <w:r w:rsidRPr="00EE6745">
        <w:rPr>
          <w:lang w:val="en-US"/>
        </w:rPr>
        <w:t>Chowdhury, S</w:t>
      </w:r>
      <w:r w:rsidRPr="00EE6745">
        <w:rPr>
          <w:color w:val="FF0000"/>
          <w:lang w:val="en-US"/>
        </w:rPr>
        <w:t xml:space="preserve">; Francis, J.; </w:t>
      </w:r>
      <w:proofErr w:type="spellStart"/>
      <w:r w:rsidRPr="00EE6745">
        <w:rPr>
          <w:color w:val="FF0000"/>
          <w:lang w:val="en-US"/>
        </w:rPr>
        <w:t>Marufuzzaman</w:t>
      </w:r>
      <w:proofErr w:type="spellEnd"/>
      <w:r w:rsidRPr="00EE6745">
        <w:rPr>
          <w:color w:val="FF0000"/>
          <w:lang w:val="en-US"/>
        </w:rPr>
        <w:t xml:space="preserve">, M. and </w:t>
      </w:r>
      <w:proofErr w:type="spellStart"/>
      <w:r w:rsidRPr="00EE6745">
        <w:rPr>
          <w:color w:val="FF0000"/>
          <w:lang w:val="en-US"/>
        </w:rPr>
        <w:t>Bian</w:t>
      </w:r>
      <w:proofErr w:type="spellEnd"/>
      <w:r w:rsidRPr="00EE6745">
        <w:rPr>
          <w:color w:val="FF0000"/>
          <w:lang w:val="en-US"/>
        </w:rPr>
        <w:t xml:space="preserve">, L. </w:t>
      </w:r>
      <w:r w:rsidRPr="00EE6745">
        <w:rPr>
          <w:lang w:val="en-US"/>
        </w:rPr>
        <w:t xml:space="preserve">(2020) ‘Supply chain cost analysis for additively manufactured biomedical implants’, International Journal of Systems Science: Operations and Logistics, 7(3), pp. 275–290. </w:t>
      </w:r>
    </w:p>
    <w:p w14:paraId="115F52B8" w14:textId="77777777" w:rsidR="00CB0898" w:rsidRPr="00EE6745" w:rsidRDefault="00CB0898" w:rsidP="00CB0898">
      <w:pPr>
        <w:jc w:val="both"/>
        <w:rPr>
          <w:lang w:val="en-US"/>
        </w:rPr>
      </w:pPr>
      <w:bookmarkStart w:id="5" w:name="_Hlk160527449"/>
      <w:bookmarkEnd w:id="4"/>
      <w:proofErr w:type="spellStart"/>
      <w:r w:rsidRPr="00EE6745">
        <w:rPr>
          <w:lang w:val="en-US"/>
        </w:rPr>
        <w:lastRenderedPageBreak/>
        <w:t>Emelogu</w:t>
      </w:r>
      <w:proofErr w:type="spellEnd"/>
      <w:r w:rsidRPr="00EE6745">
        <w:rPr>
          <w:lang w:val="en-US"/>
        </w:rPr>
        <w:t xml:space="preserve">, A.; </w:t>
      </w:r>
      <w:proofErr w:type="spellStart"/>
      <w:r w:rsidRPr="00EE6745">
        <w:rPr>
          <w:color w:val="FF0000"/>
          <w:lang w:val="en-US"/>
        </w:rPr>
        <w:t>Marufuzzaman</w:t>
      </w:r>
      <w:proofErr w:type="spellEnd"/>
      <w:r w:rsidRPr="00EE6745">
        <w:rPr>
          <w:color w:val="FF0000"/>
          <w:lang w:val="en-US"/>
        </w:rPr>
        <w:t xml:space="preserve">, M.; Thompson, S.M.; </w:t>
      </w:r>
      <w:proofErr w:type="spellStart"/>
      <w:r w:rsidRPr="00EE6745">
        <w:rPr>
          <w:color w:val="FF0000"/>
          <w:lang w:val="en-US"/>
        </w:rPr>
        <w:t>Shamsaei</w:t>
      </w:r>
      <w:proofErr w:type="spellEnd"/>
      <w:r w:rsidRPr="00EE6745">
        <w:rPr>
          <w:color w:val="FF0000"/>
          <w:lang w:val="en-US"/>
        </w:rPr>
        <w:t xml:space="preserve">, N. and </w:t>
      </w:r>
      <w:proofErr w:type="spellStart"/>
      <w:r w:rsidRPr="00EE6745">
        <w:rPr>
          <w:color w:val="FF0000"/>
          <w:lang w:val="en-US"/>
        </w:rPr>
        <w:t>Bian</w:t>
      </w:r>
      <w:proofErr w:type="spellEnd"/>
      <w:r w:rsidRPr="00EE6745">
        <w:rPr>
          <w:color w:val="FF0000"/>
          <w:lang w:val="en-US"/>
        </w:rPr>
        <w:t xml:space="preserve">, L. </w:t>
      </w:r>
      <w:r w:rsidRPr="00EE6745">
        <w:rPr>
          <w:lang w:val="en-US"/>
        </w:rPr>
        <w:t xml:space="preserve">(2016) ‘Additive manufacturing of biomedical implants: A feasibility assessment via supply-chain cost analysis’, Additive Manufacturing, 11, pp. 97–113. </w:t>
      </w:r>
    </w:p>
    <w:p w14:paraId="10F514E5" w14:textId="77777777" w:rsidR="00CB0898" w:rsidRPr="00EE6745" w:rsidRDefault="00CB0898" w:rsidP="00CB0898">
      <w:pPr>
        <w:jc w:val="both"/>
        <w:rPr>
          <w:lang w:val="en-US"/>
        </w:rPr>
      </w:pPr>
      <w:proofErr w:type="spellStart"/>
      <w:r w:rsidRPr="00EE6745">
        <w:rPr>
          <w:lang w:val="en-US"/>
        </w:rPr>
        <w:t>Goda</w:t>
      </w:r>
      <w:proofErr w:type="spellEnd"/>
      <w:r w:rsidRPr="00EE6745">
        <w:rPr>
          <w:lang w:val="en-US"/>
        </w:rPr>
        <w:t>, I.;</w:t>
      </w:r>
      <w:r w:rsidRPr="00EE6745">
        <w:t xml:space="preserve"> </w:t>
      </w:r>
      <w:proofErr w:type="spellStart"/>
      <w:r w:rsidRPr="00EE6745">
        <w:rPr>
          <w:color w:val="FF0000"/>
          <w:lang w:val="en-US"/>
        </w:rPr>
        <w:t>Nachtane</w:t>
      </w:r>
      <w:proofErr w:type="spellEnd"/>
      <w:r w:rsidRPr="00EE6745">
        <w:rPr>
          <w:color w:val="FF0000"/>
          <w:lang w:val="en-US"/>
        </w:rPr>
        <w:t xml:space="preserve"> M; Qureshi Y; </w:t>
      </w:r>
      <w:proofErr w:type="spellStart"/>
      <w:r w:rsidRPr="00EE6745">
        <w:rPr>
          <w:color w:val="FF0000"/>
          <w:lang w:val="en-US"/>
        </w:rPr>
        <w:t>Benyahia</w:t>
      </w:r>
      <w:proofErr w:type="spellEnd"/>
      <w:r w:rsidRPr="00EE6745">
        <w:rPr>
          <w:color w:val="FF0000"/>
          <w:lang w:val="en-US"/>
        </w:rPr>
        <w:t xml:space="preserve"> H. and </w:t>
      </w:r>
      <w:proofErr w:type="spellStart"/>
      <w:r w:rsidRPr="00EE6745">
        <w:rPr>
          <w:color w:val="FF0000"/>
          <w:lang w:val="en-US"/>
        </w:rPr>
        <w:t>Tarfaoui</w:t>
      </w:r>
      <w:proofErr w:type="spellEnd"/>
      <w:r w:rsidRPr="00EE6745">
        <w:rPr>
          <w:color w:val="FF0000"/>
          <w:lang w:val="en-US"/>
        </w:rPr>
        <w:t xml:space="preserve"> M. </w:t>
      </w:r>
      <w:r w:rsidRPr="00EE6745">
        <w:rPr>
          <w:lang w:val="en-US"/>
        </w:rPr>
        <w:t xml:space="preserve">(2022) ‘COVID-19: Current challenges regarding medical healthcare supplies and their implications on the global additive manufacturing industry’, Proceedings of the Institution of Mechanical Engineers, Part H: Journal of Engineering in Medicine, 236(5), pp. 613–627. </w:t>
      </w:r>
    </w:p>
    <w:p w14:paraId="252F4393" w14:textId="77777777" w:rsidR="00CB0898" w:rsidRPr="00EE6745" w:rsidRDefault="00CB0898" w:rsidP="00CB0898">
      <w:pPr>
        <w:jc w:val="both"/>
        <w:rPr>
          <w:lang w:val="en-US"/>
        </w:rPr>
      </w:pPr>
      <w:proofErr w:type="spellStart"/>
      <w:r w:rsidRPr="00EE6745">
        <w:rPr>
          <w:lang w:val="en-US"/>
        </w:rPr>
        <w:t>Haghnegahdar</w:t>
      </w:r>
      <w:proofErr w:type="spellEnd"/>
      <w:r w:rsidRPr="00EE6745">
        <w:rPr>
          <w:lang w:val="en-US"/>
        </w:rPr>
        <w:t xml:space="preserve">, L., Joshi, S.S. and </w:t>
      </w:r>
      <w:proofErr w:type="spellStart"/>
      <w:r w:rsidRPr="00EE6745">
        <w:rPr>
          <w:lang w:val="en-US"/>
        </w:rPr>
        <w:t>Dahotre</w:t>
      </w:r>
      <w:proofErr w:type="spellEnd"/>
      <w:r w:rsidRPr="00EE6745">
        <w:rPr>
          <w:lang w:val="en-US"/>
        </w:rPr>
        <w:t xml:space="preserve">, N.B. (2022) ‘From IoT-based cloud manufacturing approach to intelligent additive manufacturing: industrial Internet of Things—an overview’, International Journal of Advanced Manufacturing Technology, 119(3–4), pp. 1461–1478. </w:t>
      </w:r>
    </w:p>
    <w:p w14:paraId="21402297" w14:textId="77777777" w:rsidR="00CB0898" w:rsidRPr="00EE6745" w:rsidRDefault="00CB0898" w:rsidP="00CB0898">
      <w:pPr>
        <w:jc w:val="both"/>
        <w:rPr>
          <w:lang w:val="en-US"/>
        </w:rPr>
      </w:pPr>
      <w:proofErr w:type="spellStart"/>
      <w:r w:rsidRPr="00EE6745">
        <w:rPr>
          <w:lang w:val="en-US"/>
        </w:rPr>
        <w:t>Jimo</w:t>
      </w:r>
      <w:proofErr w:type="spellEnd"/>
      <w:r w:rsidRPr="00EE6745">
        <w:rPr>
          <w:lang w:val="en-US"/>
        </w:rPr>
        <w:t xml:space="preserve">, A.; </w:t>
      </w:r>
      <w:proofErr w:type="spellStart"/>
      <w:r w:rsidRPr="00EE6745">
        <w:rPr>
          <w:color w:val="FF0000"/>
          <w:lang w:val="en-US"/>
        </w:rPr>
        <w:t>Braziotis</w:t>
      </w:r>
      <w:proofErr w:type="spellEnd"/>
      <w:r w:rsidRPr="00EE6745">
        <w:rPr>
          <w:color w:val="FF0000"/>
          <w:lang w:val="en-US"/>
        </w:rPr>
        <w:t xml:space="preserve">, Christos; Rogers, Helen and </w:t>
      </w:r>
      <w:proofErr w:type="spellStart"/>
      <w:r w:rsidRPr="00EE6745">
        <w:rPr>
          <w:color w:val="FF0000"/>
          <w:lang w:val="en-US"/>
        </w:rPr>
        <w:t>Pawar</w:t>
      </w:r>
      <w:proofErr w:type="spellEnd"/>
      <w:r w:rsidRPr="00EE6745">
        <w:rPr>
          <w:color w:val="FF0000"/>
          <w:lang w:val="en-US"/>
        </w:rPr>
        <w:t xml:space="preserve">, Kulwant </w:t>
      </w:r>
      <w:r w:rsidRPr="00EE6745">
        <w:rPr>
          <w:lang w:val="en-US"/>
        </w:rPr>
        <w:t>(2022) ‘Additive manufacturing: A framework for supply chain configuration’, International Journal of Production Economics, 253.</w:t>
      </w:r>
    </w:p>
    <w:p w14:paraId="347BB992" w14:textId="77777777" w:rsidR="00CB0898" w:rsidRPr="00EE6745" w:rsidRDefault="00CB0898" w:rsidP="00CB0898">
      <w:pPr>
        <w:jc w:val="both"/>
        <w:rPr>
          <w:lang w:val="en-US"/>
        </w:rPr>
      </w:pPr>
      <w:r w:rsidRPr="00EE6745">
        <w:rPr>
          <w:lang w:val="en-US"/>
        </w:rPr>
        <w:t xml:space="preserve">Knofius, N., van der Heijden, M.C. and </w:t>
      </w:r>
      <w:proofErr w:type="spellStart"/>
      <w:r w:rsidRPr="00EE6745">
        <w:rPr>
          <w:lang w:val="en-US"/>
        </w:rPr>
        <w:t>Zijm</w:t>
      </w:r>
      <w:proofErr w:type="spellEnd"/>
      <w:r w:rsidRPr="00EE6745">
        <w:rPr>
          <w:lang w:val="en-US"/>
        </w:rPr>
        <w:t xml:space="preserve">, W.H.M. (2019) ‘Consolidating spare parts for asset maintenance with additive manufacturing’, International Journal of Production Economics, 208, pp. 269–280. </w:t>
      </w:r>
    </w:p>
    <w:p w14:paraId="098AF128" w14:textId="77777777" w:rsidR="00CB0898" w:rsidRPr="00EE6745" w:rsidRDefault="00CB0898" w:rsidP="00CB0898">
      <w:pPr>
        <w:jc w:val="both"/>
        <w:rPr>
          <w:lang w:val="en-US"/>
        </w:rPr>
      </w:pPr>
      <w:proofErr w:type="spellStart"/>
      <w:r w:rsidRPr="00EE6745">
        <w:rPr>
          <w:lang w:val="en-US"/>
        </w:rPr>
        <w:t>Kunovjanek</w:t>
      </w:r>
      <w:proofErr w:type="spellEnd"/>
      <w:r w:rsidRPr="00EE6745">
        <w:rPr>
          <w:lang w:val="en-US"/>
        </w:rPr>
        <w:t xml:space="preserve">, M. and </w:t>
      </w:r>
      <w:proofErr w:type="spellStart"/>
      <w:r w:rsidRPr="00EE6745">
        <w:rPr>
          <w:lang w:val="en-US"/>
        </w:rPr>
        <w:t>Wankmüller</w:t>
      </w:r>
      <w:proofErr w:type="spellEnd"/>
      <w:r w:rsidRPr="00EE6745">
        <w:rPr>
          <w:lang w:val="en-US"/>
        </w:rPr>
        <w:t xml:space="preserve">, C. (2020) ‘An analysis of the global additive manufacturing response to the COVID-19 pandemic’, Journal of Manufacturing Technology Management, 32(9), pp. 75–100. </w:t>
      </w:r>
    </w:p>
    <w:p w14:paraId="32523A36" w14:textId="77777777" w:rsidR="00CB0898" w:rsidRPr="00EE6745" w:rsidRDefault="00CB0898" w:rsidP="00CB0898">
      <w:pPr>
        <w:jc w:val="both"/>
        <w:rPr>
          <w:lang w:val="en-US"/>
        </w:rPr>
      </w:pPr>
      <w:proofErr w:type="spellStart"/>
      <w:r w:rsidRPr="00EE6745">
        <w:rPr>
          <w:lang w:val="en-US"/>
        </w:rPr>
        <w:t>Longhitano</w:t>
      </w:r>
      <w:proofErr w:type="spellEnd"/>
      <w:r w:rsidRPr="00EE6745">
        <w:rPr>
          <w:lang w:val="en-US"/>
        </w:rPr>
        <w:t xml:space="preserve">, G.A.; </w:t>
      </w:r>
      <w:r w:rsidRPr="00EE6745">
        <w:rPr>
          <w:color w:val="FF0000"/>
          <w:lang w:val="en-US"/>
        </w:rPr>
        <w:t xml:space="preserve">Nunes, G.B.; Candido, G. and da Silva, J.V.L. </w:t>
      </w:r>
      <w:r w:rsidRPr="00EE6745">
        <w:rPr>
          <w:lang w:val="en-US"/>
        </w:rPr>
        <w:t xml:space="preserve">(2021) ‘The role of 3D printing during COVID-19 pandemic: a review’, Progress in Additive Manufacturing, 6(1), pp. 19–37. </w:t>
      </w:r>
    </w:p>
    <w:p w14:paraId="179009AE" w14:textId="77777777" w:rsidR="00CB0898" w:rsidRPr="00EE6745" w:rsidRDefault="00CB0898" w:rsidP="00CB0898">
      <w:pPr>
        <w:jc w:val="both"/>
        <w:rPr>
          <w:lang w:val="en-US"/>
        </w:rPr>
      </w:pPr>
      <w:bookmarkStart w:id="6" w:name="_Hlk160620192"/>
      <w:bookmarkEnd w:id="5"/>
      <w:r w:rsidRPr="00EE6745">
        <w:rPr>
          <w:lang w:val="en-US"/>
        </w:rPr>
        <w:t xml:space="preserve">Meyer, M.M., </w:t>
      </w:r>
      <w:proofErr w:type="spellStart"/>
      <w:r w:rsidRPr="00EE6745">
        <w:rPr>
          <w:lang w:val="en-US"/>
        </w:rPr>
        <w:t>Glas</w:t>
      </w:r>
      <w:proofErr w:type="spellEnd"/>
      <w:r w:rsidRPr="00EE6745">
        <w:rPr>
          <w:lang w:val="en-US"/>
        </w:rPr>
        <w:t xml:space="preserve">, A.H. and </w:t>
      </w:r>
      <w:proofErr w:type="spellStart"/>
      <w:r w:rsidRPr="00EE6745">
        <w:rPr>
          <w:lang w:val="en-US"/>
        </w:rPr>
        <w:t>Eßig</w:t>
      </w:r>
      <w:proofErr w:type="spellEnd"/>
      <w:r w:rsidRPr="00EE6745">
        <w:rPr>
          <w:lang w:val="en-US"/>
        </w:rPr>
        <w:t xml:space="preserve">, M. (2022a) ‘A Delphi study on the supply risk-mitigating effect of additive manufacturing during SARS-COV-2’, Journal of Purchasing and Supply Management, 28(4). </w:t>
      </w:r>
    </w:p>
    <w:p w14:paraId="0BD00672" w14:textId="77777777" w:rsidR="00CB0898" w:rsidRPr="00EE6745" w:rsidRDefault="00CB0898" w:rsidP="00CB0898">
      <w:pPr>
        <w:jc w:val="both"/>
        <w:rPr>
          <w:lang w:val="en-US"/>
        </w:rPr>
      </w:pPr>
      <w:bookmarkStart w:id="7" w:name="_Hlk160620538"/>
      <w:bookmarkEnd w:id="6"/>
      <w:r w:rsidRPr="00EE6745">
        <w:rPr>
          <w:lang w:val="en-US"/>
        </w:rPr>
        <w:t>Mueller, T.;</w:t>
      </w:r>
      <w:r w:rsidRPr="00EE6745">
        <w:t xml:space="preserve"> </w:t>
      </w:r>
      <w:proofErr w:type="spellStart"/>
      <w:r w:rsidRPr="00EE6745">
        <w:rPr>
          <w:color w:val="FF0000"/>
          <w:lang w:val="en-US"/>
        </w:rPr>
        <w:t>Elkaseer</w:t>
      </w:r>
      <w:proofErr w:type="spellEnd"/>
      <w:r w:rsidRPr="00EE6745">
        <w:rPr>
          <w:color w:val="FF0000"/>
          <w:lang w:val="en-US"/>
        </w:rPr>
        <w:t xml:space="preserve">, A.; Charles, A.; </w:t>
      </w:r>
      <w:proofErr w:type="spellStart"/>
      <w:r w:rsidRPr="00EE6745">
        <w:rPr>
          <w:color w:val="FF0000"/>
          <w:lang w:val="en-US"/>
        </w:rPr>
        <w:t>Fauth</w:t>
      </w:r>
      <w:proofErr w:type="spellEnd"/>
      <w:r w:rsidRPr="00EE6745">
        <w:rPr>
          <w:color w:val="FF0000"/>
          <w:lang w:val="en-US"/>
        </w:rPr>
        <w:t xml:space="preserve">, J.; </w:t>
      </w:r>
      <w:proofErr w:type="spellStart"/>
      <w:r w:rsidRPr="00EE6745">
        <w:rPr>
          <w:color w:val="FF0000"/>
          <w:lang w:val="en-US"/>
        </w:rPr>
        <w:t>Rabsch</w:t>
      </w:r>
      <w:proofErr w:type="spellEnd"/>
      <w:r w:rsidRPr="00EE6745">
        <w:rPr>
          <w:color w:val="FF0000"/>
          <w:lang w:val="en-US"/>
        </w:rPr>
        <w:t xml:space="preserve">, D.; Scholz, A.; Marquardt, C.; Nau, K. and Scholz, S.G. </w:t>
      </w:r>
      <w:r w:rsidRPr="00EE6745">
        <w:rPr>
          <w:lang w:val="en-US"/>
        </w:rPr>
        <w:t xml:space="preserve">(2020) ‘Eight weeks later-the unprecedented rise of 3D printing during the COVID-19 pandemic-A case study, lessons learned, and implications on the future of global decentralized manufacturing’, Applied Sciences (Switzerland), 10(12), pp. 1–14. </w:t>
      </w:r>
    </w:p>
    <w:p w14:paraId="4693F9A9" w14:textId="77777777" w:rsidR="00CB0898" w:rsidRPr="00EE6745" w:rsidRDefault="00CB0898" w:rsidP="00CB0898">
      <w:pPr>
        <w:jc w:val="both"/>
        <w:rPr>
          <w:lang w:val="en-US"/>
        </w:rPr>
      </w:pPr>
      <w:r w:rsidRPr="00EE6745">
        <w:rPr>
          <w:lang w:val="en-US"/>
        </w:rPr>
        <w:t xml:space="preserve">Muir, M. and </w:t>
      </w:r>
      <w:proofErr w:type="spellStart"/>
      <w:r w:rsidRPr="00EE6745">
        <w:rPr>
          <w:lang w:val="en-US"/>
        </w:rPr>
        <w:t>Haddud</w:t>
      </w:r>
      <w:proofErr w:type="spellEnd"/>
      <w:r w:rsidRPr="00EE6745">
        <w:rPr>
          <w:lang w:val="en-US"/>
        </w:rPr>
        <w:t xml:space="preserve">, A. (2018) ‘Additive manufacturing in the mechanical engineering and medical industries spare parts supply chain’, Journal of Manufacturing Technology Management, 29(2), pp. 372–397. </w:t>
      </w:r>
    </w:p>
    <w:p w14:paraId="35DDB5B7" w14:textId="77777777" w:rsidR="00CB0898" w:rsidRPr="00EE6745" w:rsidRDefault="00CB0898" w:rsidP="00CB0898">
      <w:pPr>
        <w:jc w:val="both"/>
        <w:rPr>
          <w:lang w:val="en-US"/>
        </w:rPr>
      </w:pPr>
      <w:proofErr w:type="spellStart"/>
      <w:r w:rsidRPr="00EE6745">
        <w:rPr>
          <w:lang w:val="en-US"/>
        </w:rPr>
        <w:t>Omiyale</w:t>
      </w:r>
      <w:proofErr w:type="spellEnd"/>
      <w:r w:rsidRPr="00EE6745">
        <w:rPr>
          <w:lang w:val="en-US"/>
        </w:rPr>
        <w:t xml:space="preserve">, B.O.; </w:t>
      </w:r>
      <w:r w:rsidRPr="00EE6745">
        <w:rPr>
          <w:color w:val="FF0000"/>
          <w:lang w:val="en-US"/>
        </w:rPr>
        <w:t xml:space="preserve">Akeem A.R.; Robinson, O.A. and Temitope, O. </w:t>
      </w:r>
      <w:r w:rsidRPr="00EE6745">
        <w:rPr>
          <w:lang w:val="en-US"/>
        </w:rPr>
        <w:t xml:space="preserve">(2023) ‘Influence of Mechanical Properties of Biomaterials on the Reconstruction of Biomedical Parts via Additive Manufacturing Techniques: An Overview’, in Biotechnology - Biosensors, Biomaterials and Tissue Engineering Annual Volume 2023. </w:t>
      </w:r>
    </w:p>
    <w:p w14:paraId="159107D9" w14:textId="77777777" w:rsidR="00CB0898" w:rsidRPr="00EE6745" w:rsidRDefault="00CB0898" w:rsidP="00CB0898">
      <w:pPr>
        <w:jc w:val="both"/>
        <w:rPr>
          <w:lang w:val="en-US"/>
        </w:rPr>
      </w:pPr>
      <w:bookmarkStart w:id="8" w:name="_Hlk160527431"/>
      <w:bookmarkEnd w:id="7"/>
      <w:proofErr w:type="spellStart"/>
      <w:r w:rsidRPr="00EE6745">
        <w:rPr>
          <w:lang w:val="en-US"/>
        </w:rPr>
        <w:t>Prashar</w:t>
      </w:r>
      <w:proofErr w:type="spellEnd"/>
      <w:r w:rsidRPr="00EE6745">
        <w:rPr>
          <w:lang w:val="en-US"/>
        </w:rPr>
        <w:t xml:space="preserve">, G., Vasudev, H. and </w:t>
      </w:r>
      <w:proofErr w:type="spellStart"/>
      <w:r w:rsidRPr="00EE6745">
        <w:rPr>
          <w:lang w:val="en-US"/>
        </w:rPr>
        <w:t>Bhuddhi</w:t>
      </w:r>
      <w:proofErr w:type="spellEnd"/>
      <w:r w:rsidRPr="00EE6745">
        <w:rPr>
          <w:lang w:val="en-US"/>
        </w:rPr>
        <w:t>, D. (2022) ‘Additive manufacturing: expanding 3D printing horizon in industry 4.0’, International Journal on Interactive Design and Manufacturing, 17, pp.</w:t>
      </w:r>
      <w:r w:rsidRPr="00EE6745">
        <w:t xml:space="preserve"> </w:t>
      </w:r>
      <w:r w:rsidRPr="00EE6745">
        <w:rPr>
          <w:lang w:val="en-US"/>
        </w:rPr>
        <w:t>2221–2235</w:t>
      </w:r>
    </w:p>
    <w:p w14:paraId="77E6C58D" w14:textId="77777777" w:rsidR="00CB0898" w:rsidRPr="00EE6745" w:rsidRDefault="00CB0898" w:rsidP="00CB0898">
      <w:pPr>
        <w:jc w:val="both"/>
        <w:rPr>
          <w:lang w:val="en-US"/>
        </w:rPr>
      </w:pPr>
      <w:r w:rsidRPr="00EE6745">
        <w:rPr>
          <w:lang w:val="en-US"/>
        </w:rPr>
        <w:t xml:space="preserve">Salmi, M.; </w:t>
      </w:r>
      <w:r w:rsidRPr="00EE6745">
        <w:rPr>
          <w:color w:val="FF0000"/>
          <w:lang w:val="en-US"/>
        </w:rPr>
        <w:t xml:space="preserve">Akmal, J. Sh.; Pei, E.; Wolff, J.; </w:t>
      </w:r>
      <w:proofErr w:type="spellStart"/>
      <w:r w:rsidRPr="00EE6745">
        <w:rPr>
          <w:color w:val="FF0000"/>
          <w:lang w:val="en-US"/>
        </w:rPr>
        <w:t>Jaribion</w:t>
      </w:r>
      <w:proofErr w:type="spellEnd"/>
      <w:r w:rsidRPr="00EE6745">
        <w:rPr>
          <w:color w:val="FF0000"/>
          <w:lang w:val="en-US"/>
        </w:rPr>
        <w:t xml:space="preserve">, A. and </w:t>
      </w:r>
      <w:proofErr w:type="spellStart"/>
      <w:r w:rsidRPr="00EE6745">
        <w:rPr>
          <w:color w:val="FF0000"/>
          <w:lang w:val="en-US"/>
        </w:rPr>
        <w:t>Khajavi</w:t>
      </w:r>
      <w:proofErr w:type="spellEnd"/>
      <w:r w:rsidRPr="00EE6745">
        <w:rPr>
          <w:color w:val="FF0000"/>
          <w:lang w:val="en-US"/>
        </w:rPr>
        <w:t>, S.H</w:t>
      </w:r>
      <w:r w:rsidRPr="00EE6745">
        <w:rPr>
          <w:lang w:val="en-US"/>
        </w:rPr>
        <w:t>. (2020) ‘3D printing in COVID-19: Productivity estimation of the most promising open source solutions in emergency situations’, Applied Sciences (Switzerland), 10(11).</w:t>
      </w:r>
    </w:p>
    <w:p w14:paraId="6B35BB7D" w14:textId="77777777" w:rsidR="00CB0898" w:rsidRPr="00EE6745" w:rsidRDefault="00CB0898" w:rsidP="00CB0898">
      <w:pPr>
        <w:jc w:val="both"/>
        <w:rPr>
          <w:lang w:val="en-US"/>
        </w:rPr>
      </w:pPr>
      <w:proofErr w:type="spellStart"/>
      <w:r w:rsidRPr="00EE6745">
        <w:rPr>
          <w:lang w:val="en-US"/>
        </w:rPr>
        <w:t>Sefene</w:t>
      </w:r>
      <w:proofErr w:type="spellEnd"/>
      <w:r w:rsidRPr="00EE6745">
        <w:rPr>
          <w:lang w:val="en-US"/>
        </w:rPr>
        <w:t xml:space="preserve">, E.M., Hailu, Y.M. and </w:t>
      </w:r>
      <w:proofErr w:type="spellStart"/>
      <w:r w:rsidRPr="00EE6745">
        <w:rPr>
          <w:lang w:val="en-US"/>
        </w:rPr>
        <w:t>Asmare</w:t>
      </w:r>
      <w:proofErr w:type="spellEnd"/>
      <w:r w:rsidRPr="00EE6745">
        <w:rPr>
          <w:lang w:val="en-US"/>
        </w:rPr>
        <w:t xml:space="preserve">, A. (2022) ‘Medical Device Hybrid Manufacturing: Translating the Coordinate System </w:t>
      </w:r>
      <w:proofErr w:type="gramStart"/>
      <w:r w:rsidRPr="00EE6745">
        <w:rPr>
          <w:lang w:val="en-US"/>
        </w:rPr>
        <w:t>From</w:t>
      </w:r>
      <w:proofErr w:type="gramEnd"/>
      <w:r w:rsidRPr="00EE6745">
        <w:rPr>
          <w:lang w:val="en-US"/>
        </w:rPr>
        <w:t xml:space="preserve"> Metal Additive Manufacturing to Subtractive Post Processing’, Progress in Additive Manufacturing [Preprint]. </w:t>
      </w:r>
    </w:p>
    <w:p w14:paraId="0766A1A0" w14:textId="77777777" w:rsidR="00CB0898" w:rsidRPr="00EE6745" w:rsidRDefault="00CB0898" w:rsidP="00CB0898">
      <w:pPr>
        <w:jc w:val="both"/>
        <w:rPr>
          <w:lang w:val="en-US"/>
        </w:rPr>
      </w:pPr>
      <w:r w:rsidRPr="00EE6745">
        <w:rPr>
          <w:lang w:val="en-US"/>
        </w:rPr>
        <w:lastRenderedPageBreak/>
        <w:t xml:space="preserve">Singh, S.N., Venkatesh, V.S.S. and </w:t>
      </w:r>
      <w:proofErr w:type="spellStart"/>
      <w:r w:rsidRPr="00EE6745">
        <w:rPr>
          <w:lang w:val="en-US"/>
        </w:rPr>
        <w:t>Deoghare</w:t>
      </w:r>
      <w:proofErr w:type="spellEnd"/>
      <w:r w:rsidRPr="00EE6745">
        <w:rPr>
          <w:lang w:val="en-US"/>
        </w:rPr>
        <w:t>, A.B. (2021) ‘A review on the role of 3D printing in the fight against COVID-19: safety and challenges’, Rapid Prototyping Journal, 27(2), pp. 407–420.</w:t>
      </w:r>
    </w:p>
    <w:bookmarkEnd w:id="8"/>
    <w:p w14:paraId="07532A4E" w14:textId="77777777" w:rsidR="00CB0898" w:rsidRPr="00EE6745" w:rsidRDefault="00CB0898" w:rsidP="00CB0898">
      <w:pPr>
        <w:jc w:val="both"/>
        <w:rPr>
          <w:lang w:val="en-US"/>
        </w:rPr>
      </w:pPr>
      <w:proofErr w:type="spellStart"/>
      <w:r w:rsidRPr="00EE6745">
        <w:rPr>
          <w:lang w:val="en-US"/>
        </w:rPr>
        <w:t>Tani</w:t>
      </w:r>
      <w:proofErr w:type="spellEnd"/>
      <w:r w:rsidRPr="00EE6745">
        <w:rPr>
          <w:lang w:val="en-US"/>
        </w:rPr>
        <w:t xml:space="preserve">, M; </w:t>
      </w:r>
      <w:proofErr w:type="spellStart"/>
      <w:r w:rsidRPr="00EE6745">
        <w:rPr>
          <w:color w:val="FF0000"/>
          <w:lang w:val="en-US"/>
        </w:rPr>
        <w:t>Troise</w:t>
      </w:r>
      <w:proofErr w:type="spellEnd"/>
      <w:r w:rsidRPr="00EE6745">
        <w:rPr>
          <w:color w:val="FF0000"/>
          <w:lang w:val="en-US"/>
        </w:rPr>
        <w:t xml:space="preserve">, C.; De </w:t>
      </w:r>
      <w:proofErr w:type="spellStart"/>
      <w:r w:rsidRPr="00EE6745">
        <w:rPr>
          <w:color w:val="FF0000"/>
          <w:lang w:val="en-US"/>
        </w:rPr>
        <w:t>Bernardi</w:t>
      </w:r>
      <w:proofErr w:type="spellEnd"/>
      <w:r w:rsidRPr="00EE6745">
        <w:rPr>
          <w:color w:val="FF0000"/>
          <w:lang w:val="en-US"/>
        </w:rPr>
        <w:t xml:space="preserve">, P. and Han, T. </w:t>
      </w:r>
      <w:r w:rsidRPr="00EE6745">
        <w:rPr>
          <w:lang w:val="en-US"/>
        </w:rPr>
        <w:t xml:space="preserve">(2022) ‘Innovating the supply chain in health-related crises: some evidence from ISINNOVA case’, European Journal of Innovation Management, 25(6), pp. 716–734. </w:t>
      </w:r>
    </w:p>
    <w:p w14:paraId="1C8AA823" w14:textId="77777777" w:rsidR="00CB0898" w:rsidRPr="00EE6745" w:rsidRDefault="00CB0898" w:rsidP="00CB0898">
      <w:pPr>
        <w:jc w:val="both"/>
        <w:rPr>
          <w:lang w:val="en-US"/>
        </w:rPr>
      </w:pPr>
      <w:proofErr w:type="spellStart"/>
      <w:r w:rsidRPr="00EE6745">
        <w:rPr>
          <w:lang w:val="en-US"/>
        </w:rPr>
        <w:t>Tareq</w:t>
      </w:r>
      <w:proofErr w:type="spellEnd"/>
      <w:r w:rsidRPr="00EE6745">
        <w:rPr>
          <w:lang w:val="en-US"/>
        </w:rPr>
        <w:t>, M.S.;</w:t>
      </w:r>
      <w:r w:rsidRPr="00EE6745">
        <w:t xml:space="preserve"> </w:t>
      </w:r>
      <w:r w:rsidRPr="00EE6745">
        <w:rPr>
          <w:color w:val="FF0000"/>
          <w:lang w:val="en-US"/>
        </w:rPr>
        <w:t xml:space="preserve">Rahman, T.; Hossain, M. and Dorrington, P. </w:t>
      </w:r>
      <w:r w:rsidRPr="00EE6745">
        <w:rPr>
          <w:lang w:val="en-US"/>
        </w:rPr>
        <w:t xml:space="preserve">(2021) ‘Additive manufacturing and the COVID-19 challenges: An in-depth study’, Journal of Manufacturing Systems, 60, pp. 787–798. </w:t>
      </w:r>
    </w:p>
    <w:p w14:paraId="0E610A3B" w14:textId="77777777" w:rsidR="00CB0898" w:rsidRPr="00EE6745" w:rsidRDefault="00CB0898" w:rsidP="00CB0898">
      <w:pPr>
        <w:jc w:val="both"/>
        <w:rPr>
          <w:lang w:val="en-US"/>
        </w:rPr>
      </w:pPr>
      <w:r w:rsidRPr="00EE6745">
        <w:rPr>
          <w:lang w:val="en-US"/>
        </w:rPr>
        <w:t>Trivedi, M.;</w:t>
      </w:r>
      <w:r w:rsidRPr="00EE6745">
        <w:t xml:space="preserve"> </w:t>
      </w:r>
      <w:proofErr w:type="spellStart"/>
      <w:r w:rsidRPr="00EE6745">
        <w:rPr>
          <w:color w:val="FF0000"/>
          <w:lang w:val="en-US"/>
        </w:rPr>
        <w:t>Jee</w:t>
      </w:r>
      <w:proofErr w:type="spellEnd"/>
      <w:r w:rsidRPr="00EE6745">
        <w:rPr>
          <w:color w:val="FF0000"/>
          <w:lang w:val="en-US"/>
        </w:rPr>
        <w:t xml:space="preserve">, J.; Silva, S.; </w:t>
      </w:r>
      <w:proofErr w:type="spellStart"/>
      <w:r w:rsidRPr="00EE6745">
        <w:rPr>
          <w:color w:val="FF0000"/>
          <w:lang w:val="en-US"/>
        </w:rPr>
        <w:t>Blomgren</w:t>
      </w:r>
      <w:proofErr w:type="spellEnd"/>
      <w:r w:rsidRPr="00EE6745">
        <w:rPr>
          <w:color w:val="FF0000"/>
          <w:lang w:val="en-US"/>
        </w:rPr>
        <w:t xml:space="preserve">, C.; </w:t>
      </w:r>
      <w:proofErr w:type="spellStart"/>
      <w:r w:rsidRPr="00EE6745">
        <w:rPr>
          <w:color w:val="FF0000"/>
          <w:lang w:val="en-US"/>
        </w:rPr>
        <w:t>Pontinha</w:t>
      </w:r>
      <w:proofErr w:type="spellEnd"/>
      <w:r w:rsidRPr="00EE6745">
        <w:rPr>
          <w:color w:val="FF0000"/>
          <w:lang w:val="en-US"/>
        </w:rPr>
        <w:t xml:space="preserve">, V.M.; Dixon, D.L.; Tassel, B.V.; </w:t>
      </w:r>
      <w:proofErr w:type="spellStart"/>
      <w:r w:rsidRPr="00EE6745">
        <w:rPr>
          <w:color w:val="FF0000"/>
          <w:lang w:val="en-US"/>
        </w:rPr>
        <w:t>Bortner</w:t>
      </w:r>
      <w:proofErr w:type="spellEnd"/>
      <w:r w:rsidRPr="00EE6745">
        <w:rPr>
          <w:color w:val="FF0000"/>
          <w:lang w:val="en-US"/>
        </w:rPr>
        <w:t xml:space="preserve">, M.J.; Williams, C.; Gilmer, E.; Haring, A.P.; Halper, J.; Johnson, B.N.; Kong, </w:t>
      </w:r>
      <w:proofErr w:type="spellStart"/>
      <w:r w:rsidRPr="00EE6745">
        <w:rPr>
          <w:color w:val="FF0000"/>
          <w:lang w:val="en-US"/>
        </w:rPr>
        <w:t>Zh</w:t>
      </w:r>
      <w:proofErr w:type="spellEnd"/>
      <w:r w:rsidRPr="00EE6745">
        <w:rPr>
          <w:color w:val="FF0000"/>
          <w:lang w:val="en-US"/>
        </w:rPr>
        <w:t xml:space="preserve">.; </w:t>
      </w:r>
      <w:proofErr w:type="spellStart"/>
      <w:r w:rsidRPr="00EE6745">
        <w:rPr>
          <w:color w:val="FF0000"/>
          <w:lang w:val="en-US"/>
        </w:rPr>
        <w:t>Halquist</w:t>
      </w:r>
      <w:proofErr w:type="spellEnd"/>
      <w:r w:rsidRPr="00EE6745">
        <w:rPr>
          <w:color w:val="FF0000"/>
          <w:lang w:val="en-US"/>
        </w:rPr>
        <w:t xml:space="preserve">, M.S.; </w:t>
      </w:r>
      <w:proofErr w:type="spellStart"/>
      <w:r w:rsidRPr="00EE6745">
        <w:rPr>
          <w:color w:val="FF0000"/>
          <w:lang w:val="en-US"/>
        </w:rPr>
        <w:t>Rocheleau</w:t>
      </w:r>
      <w:proofErr w:type="spellEnd"/>
      <w:r w:rsidRPr="00EE6745">
        <w:rPr>
          <w:color w:val="FF0000"/>
          <w:lang w:val="en-US"/>
        </w:rPr>
        <w:t xml:space="preserve">, P.F.; Long, T.E.; Roper, T.; </w:t>
      </w:r>
      <w:proofErr w:type="spellStart"/>
      <w:r w:rsidRPr="00EE6745">
        <w:rPr>
          <w:color w:val="FF0000"/>
          <w:lang w:val="en-US"/>
        </w:rPr>
        <w:t>Wijesinghe</w:t>
      </w:r>
      <w:proofErr w:type="spellEnd"/>
      <w:r w:rsidRPr="00EE6745">
        <w:rPr>
          <w:color w:val="FF0000"/>
          <w:lang w:val="en-US"/>
        </w:rPr>
        <w:t xml:space="preserve">, D.S. </w:t>
      </w:r>
      <w:r w:rsidRPr="00EE6745">
        <w:rPr>
          <w:lang w:val="en-US"/>
        </w:rPr>
        <w:t xml:space="preserve">(2018) ‘Additive manufacturing of pharmaceuticals for precision medicine applications: A review of the promises and perils in implementation’, Additive Manufacturing, 23, pp. 319–328. </w:t>
      </w:r>
    </w:p>
    <w:p w14:paraId="3BD21FCC" w14:textId="77777777" w:rsidR="00CB0898" w:rsidRPr="00EE6745" w:rsidRDefault="00CB0898" w:rsidP="00CB0898">
      <w:pPr>
        <w:jc w:val="both"/>
        <w:rPr>
          <w:lang w:val="en-US"/>
        </w:rPr>
      </w:pPr>
      <w:r w:rsidRPr="00EE6745">
        <w:rPr>
          <w:lang w:val="en-US"/>
        </w:rPr>
        <w:t xml:space="preserve">Villegas, J.E., </w:t>
      </w:r>
      <w:proofErr w:type="spellStart"/>
      <w:r w:rsidRPr="00EE6745">
        <w:rPr>
          <w:lang w:val="en-US"/>
        </w:rPr>
        <w:t>Jimoh</w:t>
      </w:r>
      <w:proofErr w:type="spellEnd"/>
      <w:r w:rsidRPr="00EE6745">
        <w:rPr>
          <w:lang w:val="en-US"/>
        </w:rPr>
        <w:t xml:space="preserve">, Y.O. and </w:t>
      </w:r>
      <w:proofErr w:type="spellStart"/>
      <w:r w:rsidRPr="00EE6745">
        <w:rPr>
          <w:lang w:val="en-US"/>
        </w:rPr>
        <w:t>Rasras</w:t>
      </w:r>
      <w:proofErr w:type="spellEnd"/>
      <w:r w:rsidRPr="00EE6745">
        <w:rPr>
          <w:lang w:val="en-US"/>
        </w:rPr>
        <w:t>, M. (2023) ‘Polarization encryption system using commercial LCDs for additive manufacturing’, Optics Continuum, 2(4), pp. 783–792.</w:t>
      </w:r>
    </w:p>
    <w:p w14:paraId="071AAEF4" w14:textId="77777777" w:rsidR="00CB0898" w:rsidRPr="00EE6745" w:rsidRDefault="00CB0898" w:rsidP="00CB0898">
      <w:pPr>
        <w:jc w:val="both"/>
        <w:rPr>
          <w:lang w:val="en-US"/>
        </w:rPr>
      </w:pPr>
      <w:r w:rsidRPr="00EE6745">
        <w:rPr>
          <w:lang w:val="en-US"/>
        </w:rPr>
        <w:t>Vlachos, I.P</w:t>
      </w:r>
      <w:r w:rsidRPr="00EE6745">
        <w:rPr>
          <w:color w:val="FF0000"/>
          <w:lang w:val="en-US"/>
        </w:rPr>
        <w:t xml:space="preserve">; </w:t>
      </w:r>
      <w:proofErr w:type="spellStart"/>
      <w:r w:rsidRPr="00EE6745">
        <w:rPr>
          <w:color w:val="FF0000"/>
          <w:lang w:val="en-US"/>
        </w:rPr>
        <w:t>Pascazzi</w:t>
      </w:r>
      <w:proofErr w:type="spellEnd"/>
      <w:r w:rsidRPr="00EE6745">
        <w:rPr>
          <w:color w:val="FF0000"/>
          <w:lang w:val="en-US"/>
        </w:rPr>
        <w:t xml:space="preserve">, R. M.; </w:t>
      </w:r>
      <w:proofErr w:type="spellStart"/>
      <w:r w:rsidRPr="00EE6745">
        <w:rPr>
          <w:color w:val="FF0000"/>
          <w:lang w:val="en-US"/>
        </w:rPr>
        <w:t>Zobolas</w:t>
      </w:r>
      <w:proofErr w:type="spellEnd"/>
      <w:r w:rsidRPr="00EE6745">
        <w:rPr>
          <w:color w:val="FF0000"/>
          <w:lang w:val="en-US"/>
        </w:rPr>
        <w:t xml:space="preserve">, G.; </w:t>
      </w:r>
      <w:proofErr w:type="spellStart"/>
      <w:r w:rsidRPr="00EE6745">
        <w:rPr>
          <w:color w:val="FF0000"/>
          <w:lang w:val="en-US"/>
        </w:rPr>
        <w:t>Repoussis</w:t>
      </w:r>
      <w:proofErr w:type="spellEnd"/>
      <w:r w:rsidRPr="00EE6745">
        <w:rPr>
          <w:color w:val="FF0000"/>
          <w:lang w:val="en-US"/>
        </w:rPr>
        <w:t xml:space="preserve">, P. and </w:t>
      </w:r>
      <w:proofErr w:type="spellStart"/>
      <w:r w:rsidRPr="00EE6745">
        <w:rPr>
          <w:color w:val="FF0000"/>
          <w:lang w:val="en-US"/>
        </w:rPr>
        <w:t>Giannakis</w:t>
      </w:r>
      <w:proofErr w:type="spellEnd"/>
      <w:r w:rsidRPr="00EE6745">
        <w:rPr>
          <w:color w:val="FF0000"/>
          <w:lang w:val="en-US"/>
        </w:rPr>
        <w:t xml:space="preserve">, M. </w:t>
      </w:r>
      <w:r w:rsidRPr="00EE6745">
        <w:rPr>
          <w:lang w:val="en-US"/>
        </w:rPr>
        <w:t xml:space="preserve">(2023) ‘Lean manufacturing systems in the area of Industry 4.0: a lean automation plan of AGVs/IoT integration’, Production Planning and Control, 34(4), pp. 345–358. </w:t>
      </w:r>
    </w:p>
    <w:p w14:paraId="25B671F3" w14:textId="77777777" w:rsidR="00CB0898" w:rsidRPr="00EE6745" w:rsidRDefault="00CB0898" w:rsidP="00CB0898">
      <w:pPr>
        <w:jc w:val="both"/>
        <w:rPr>
          <w:lang w:val="en-US"/>
        </w:rPr>
      </w:pPr>
      <w:r w:rsidRPr="00EE6745">
        <w:rPr>
          <w:lang w:val="en-US"/>
        </w:rPr>
        <w:t xml:space="preserve">Willemsen, K.; </w:t>
      </w:r>
      <w:proofErr w:type="spellStart"/>
      <w:r w:rsidRPr="00EE6745">
        <w:rPr>
          <w:color w:val="FF0000"/>
          <w:lang w:val="en-US"/>
        </w:rPr>
        <w:t>Nizak</w:t>
      </w:r>
      <w:proofErr w:type="spellEnd"/>
      <w:r w:rsidRPr="00EE6745">
        <w:rPr>
          <w:color w:val="FF0000"/>
          <w:lang w:val="en-US"/>
        </w:rPr>
        <w:t xml:space="preserve">, R.; </w:t>
      </w:r>
      <w:proofErr w:type="spellStart"/>
      <w:r w:rsidRPr="00EE6745">
        <w:rPr>
          <w:color w:val="FF0000"/>
          <w:lang w:val="en-US"/>
        </w:rPr>
        <w:t>Noordmans</w:t>
      </w:r>
      <w:proofErr w:type="spellEnd"/>
      <w:r w:rsidRPr="00EE6745">
        <w:rPr>
          <w:color w:val="FF0000"/>
          <w:lang w:val="en-US"/>
        </w:rPr>
        <w:t xml:space="preserve">, H.J.; </w:t>
      </w:r>
      <w:proofErr w:type="spellStart"/>
      <w:r w:rsidRPr="00EE6745">
        <w:rPr>
          <w:color w:val="FF0000"/>
          <w:lang w:val="en-US"/>
        </w:rPr>
        <w:t>Castelein</w:t>
      </w:r>
      <w:proofErr w:type="spellEnd"/>
      <w:r w:rsidRPr="00EE6745">
        <w:rPr>
          <w:color w:val="FF0000"/>
          <w:lang w:val="en-US"/>
        </w:rPr>
        <w:t xml:space="preserve">, R.M.; </w:t>
      </w:r>
      <w:proofErr w:type="spellStart"/>
      <w:r w:rsidRPr="00EE6745">
        <w:rPr>
          <w:color w:val="FF0000"/>
          <w:lang w:val="en-US"/>
        </w:rPr>
        <w:t>Weinans</w:t>
      </w:r>
      <w:proofErr w:type="spellEnd"/>
      <w:r w:rsidRPr="00EE6745">
        <w:rPr>
          <w:color w:val="FF0000"/>
          <w:lang w:val="en-US"/>
        </w:rPr>
        <w:t xml:space="preserve">, H. and </w:t>
      </w:r>
      <w:proofErr w:type="spellStart"/>
      <w:r w:rsidRPr="00EE6745">
        <w:rPr>
          <w:color w:val="FF0000"/>
          <w:lang w:val="en-US"/>
        </w:rPr>
        <w:t>Kruyt</w:t>
      </w:r>
      <w:proofErr w:type="spellEnd"/>
      <w:r w:rsidRPr="00EE6745">
        <w:rPr>
          <w:color w:val="FF0000"/>
          <w:lang w:val="en-US"/>
        </w:rPr>
        <w:t>, M.C.</w:t>
      </w:r>
      <w:r w:rsidRPr="00EE6745">
        <w:rPr>
          <w:lang w:val="en-US"/>
        </w:rPr>
        <w:t xml:space="preserve"> (2019) ‘Challenges in the design and regulatory approval of 3D-printed surgical implants: a two-case series’, The Lancet Digital Health, 1(4), pp. e163–e171.</w:t>
      </w:r>
    </w:p>
    <w:p w14:paraId="78B512D6" w14:textId="3CB5B234" w:rsidR="002811A6" w:rsidRPr="00CB0898" w:rsidRDefault="002811A6">
      <w:pPr>
        <w:rPr>
          <w:b/>
          <w:color w:val="FF0000"/>
          <w:lang w:val="en-US"/>
        </w:rPr>
      </w:pPr>
    </w:p>
    <w:sectPr w:rsidR="002811A6" w:rsidRPr="00CB089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9B1"/>
    <w:rsid w:val="000C7AB1"/>
    <w:rsid w:val="001B28A9"/>
    <w:rsid w:val="002811A6"/>
    <w:rsid w:val="002959B1"/>
    <w:rsid w:val="00313423"/>
    <w:rsid w:val="00402A79"/>
    <w:rsid w:val="00704720"/>
    <w:rsid w:val="00753C26"/>
    <w:rsid w:val="008C09A8"/>
    <w:rsid w:val="00CB0898"/>
    <w:rsid w:val="00DC4F1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0D75DC"/>
  <w15:chartTrackingRefBased/>
  <w15:docId w15:val="{50964445-10BD-47C4-A374-A56A794722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959B1"/>
    <w:rPr>
      <w:rFonts w:eastAsiaTheme="minorEastAsia"/>
      <w:lang w:val="nb-NO"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C4F1B"/>
    <w:rPr>
      <w:sz w:val="16"/>
      <w:szCs w:val="16"/>
    </w:rPr>
  </w:style>
  <w:style w:type="paragraph" w:styleId="CommentText">
    <w:name w:val="annotation text"/>
    <w:basedOn w:val="Normal"/>
    <w:link w:val="CommentTextChar"/>
    <w:uiPriority w:val="99"/>
    <w:semiHidden/>
    <w:unhideWhenUsed/>
    <w:rsid w:val="00DC4F1B"/>
    <w:pPr>
      <w:spacing w:line="240" w:lineRule="auto"/>
    </w:pPr>
    <w:rPr>
      <w:sz w:val="20"/>
      <w:szCs w:val="20"/>
    </w:rPr>
  </w:style>
  <w:style w:type="character" w:customStyle="1" w:styleId="CommentTextChar">
    <w:name w:val="Comment Text Char"/>
    <w:basedOn w:val="DefaultParagraphFont"/>
    <w:link w:val="CommentText"/>
    <w:uiPriority w:val="99"/>
    <w:semiHidden/>
    <w:rsid w:val="00DC4F1B"/>
    <w:rPr>
      <w:rFonts w:eastAsiaTheme="minorEastAsia"/>
      <w:sz w:val="20"/>
      <w:szCs w:val="20"/>
      <w:lang w:val="nb-NO" w:eastAsia="zh-CN"/>
    </w:rPr>
  </w:style>
  <w:style w:type="paragraph" w:styleId="CommentSubject">
    <w:name w:val="annotation subject"/>
    <w:basedOn w:val="CommentText"/>
    <w:next w:val="CommentText"/>
    <w:link w:val="CommentSubjectChar"/>
    <w:uiPriority w:val="99"/>
    <w:semiHidden/>
    <w:unhideWhenUsed/>
    <w:rsid w:val="00DC4F1B"/>
    <w:rPr>
      <w:b/>
      <w:bCs/>
    </w:rPr>
  </w:style>
  <w:style w:type="character" w:customStyle="1" w:styleId="CommentSubjectChar">
    <w:name w:val="Comment Subject Char"/>
    <w:basedOn w:val="CommentTextChar"/>
    <w:link w:val="CommentSubject"/>
    <w:uiPriority w:val="99"/>
    <w:semiHidden/>
    <w:rsid w:val="00DC4F1B"/>
    <w:rPr>
      <w:rFonts w:eastAsiaTheme="minorEastAsia"/>
      <w:b/>
      <w:bCs/>
      <w:sz w:val="20"/>
      <w:szCs w:val="20"/>
      <w:lang w:val="nb-NO" w:eastAsia="zh-CN"/>
    </w:rPr>
  </w:style>
  <w:style w:type="paragraph" w:styleId="BalloonText">
    <w:name w:val="Balloon Text"/>
    <w:basedOn w:val="Normal"/>
    <w:link w:val="BalloonTextChar"/>
    <w:uiPriority w:val="99"/>
    <w:semiHidden/>
    <w:unhideWhenUsed/>
    <w:rsid w:val="00DC4F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4F1B"/>
    <w:rPr>
      <w:rFonts w:ascii="Segoe UI" w:eastAsiaTheme="minorEastAsia" w:hAnsi="Segoe UI" w:cs="Segoe UI"/>
      <w:sz w:val="18"/>
      <w:szCs w:val="18"/>
      <w:lang w:val="nb-NO"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0D4991E93FB31439F2C40527422C11C" ma:contentTypeVersion="16" ma:contentTypeDescription="Crée un document." ma:contentTypeScope="" ma:versionID="648d152f9e5cbe7c79e8ab818c4a40b6">
  <xsd:schema xmlns:xsd="http://www.w3.org/2001/XMLSchema" xmlns:xs="http://www.w3.org/2001/XMLSchema" xmlns:p="http://schemas.microsoft.com/office/2006/metadata/properties" xmlns:ns3="e0c0e736-c6a0-45ba-b8d4-4a6e128712a1" xmlns:ns4="3d10c2a0-df36-48f3-805f-a0e6d2a4e19e" targetNamespace="http://schemas.microsoft.com/office/2006/metadata/properties" ma:root="true" ma:fieldsID="1653178af39b67c4ff3254420aa3a615" ns3:_="" ns4:_="">
    <xsd:import namespace="e0c0e736-c6a0-45ba-b8d4-4a6e128712a1"/>
    <xsd:import namespace="3d10c2a0-df36-48f3-805f-a0e6d2a4e19e"/>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4:SharedWithUsers" minOccurs="0"/>
                <xsd:element ref="ns4:SharedWithDetails" minOccurs="0"/>
                <xsd:element ref="ns4:SharingHintHash"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c0e736-c6a0-45ba-b8d4-4a6e128712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Location" ma:index="17" nillable="true" ma:displayName="Location" ma:indexed="true" ma:internalName="MediaServiceLocatio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d10c2a0-df36-48f3-805f-a0e6d2a4e19e"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e0c0e736-c6a0-45ba-b8d4-4a6e128712a1" xsi:nil="true"/>
  </documentManagement>
</p:properties>
</file>

<file path=customXml/itemProps1.xml><?xml version="1.0" encoding="utf-8"?>
<ds:datastoreItem xmlns:ds="http://schemas.openxmlformats.org/officeDocument/2006/customXml" ds:itemID="{91B11205-125C-4590-8959-C17F06A2DE18}">
  <ds:schemaRefs>
    <ds:schemaRef ds:uri="http://schemas.microsoft.com/sharepoint/v3/contenttype/forms"/>
  </ds:schemaRefs>
</ds:datastoreItem>
</file>

<file path=customXml/itemProps2.xml><?xml version="1.0" encoding="utf-8"?>
<ds:datastoreItem xmlns:ds="http://schemas.openxmlformats.org/officeDocument/2006/customXml" ds:itemID="{E7ED109F-31E5-4842-A84A-836B2D73D24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c0e736-c6a0-45ba-b8d4-4a6e128712a1"/>
    <ds:schemaRef ds:uri="3d10c2a0-df36-48f3-805f-a0e6d2a4e1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F67B9CE-6FF4-43F9-B61E-9EF9138C51C6}">
  <ds:schemaRefs>
    <ds:schemaRef ds:uri="http://purl.org/dc/elements/1.1/"/>
    <ds:schemaRef ds:uri="http://purl.org/dc/dcmitype/"/>
    <ds:schemaRef ds:uri="http://schemas.microsoft.com/office/2006/documentManagement/types"/>
    <ds:schemaRef ds:uri="http://schemas.microsoft.com/office/2006/metadata/properties"/>
    <ds:schemaRef ds:uri="http://purl.org/dc/terms/"/>
    <ds:schemaRef ds:uri="3d10c2a0-df36-48f3-805f-a0e6d2a4e19e"/>
    <ds:schemaRef ds:uri="http://schemas.microsoft.com/office/infopath/2007/PartnerControls"/>
    <ds:schemaRef ds:uri="http://schemas.openxmlformats.org/package/2006/metadata/core-properties"/>
    <ds:schemaRef ds:uri="e0c0e736-c6a0-45ba-b8d4-4a6e128712a1"/>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6</Pages>
  <Words>23807</Words>
  <Characters>135700</Characters>
  <Application>Microsoft Office Word</Application>
  <DocSecurity>0</DocSecurity>
  <Lines>1130</Lines>
  <Paragraphs>318</Paragraphs>
  <ScaleCrop>false</ScaleCrop>
  <HeadingPairs>
    <vt:vector size="2" baseType="variant">
      <vt:variant>
        <vt:lpstr>Title</vt:lpstr>
      </vt:variant>
      <vt:variant>
        <vt:i4>1</vt:i4>
      </vt:variant>
    </vt:vector>
  </HeadingPairs>
  <TitlesOfParts>
    <vt:vector size="1" baseType="lpstr">
      <vt:lpstr/>
    </vt:vector>
  </TitlesOfParts>
  <Company>NEOMA-BS</Company>
  <LinksUpToDate>false</LinksUpToDate>
  <CharactersWithSpaces>15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co PERON</dc:creator>
  <cp:keywords/>
  <dc:description/>
  <cp:lastModifiedBy>Mirco PERON</cp:lastModifiedBy>
  <cp:revision>8</cp:revision>
  <dcterms:created xsi:type="dcterms:W3CDTF">2024-03-21T19:52:00Z</dcterms:created>
  <dcterms:modified xsi:type="dcterms:W3CDTF">2024-04-25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D4991E93FB31439F2C40527422C11C</vt:lpwstr>
  </property>
</Properties>
</file>